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47E887" w14:textId="63C4449A" w:rsidR="00D02E27" w:rsidRPr="00CB47A3" w:rsidRDefault="00835726" w:rsidP="00C95A13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CB47A3">
        <w:rPr>
          <w:rFonts w:ascii="Times New Roman" w:hAnsi="Times New Roman" w:cs="Times New Roman"/>
          <w:b/>
          <w:bCs/>
          <w:sz w:val="28"/>
          <w:szCs w:val="28"/>
        </w:rPr>
        <w:t>Supporting materials</w:t>
      </w:r>
    </w:p>
    <w:p w14:paraId="4DEE313D" w14:textId="77777777" w:rsidR="00CB47A3" w:rsidRDefault="00CB47A3" w:rsidP="00EB50E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AB17713" w14:textId="77777777" w:rsidR="00A874CF" w:rsidRDefault="00A874CF" w:rsidP="7FB3A230">
      <w:pPr>
        <w:jc w:val="both"/>
        <w:rPr>
          <w:rFonts w:ascii="Times New Roman" w:hAnsi="Times New Roman" w:cs="Times New Roman"/>
          <w:sz w:val="20"/>
          <w:szCs w:val="20"/>
        </w:rPr>
      </w:pPr>
      <w:r w:rsidRPr="261517A0">
        <w:rPr>
          <w:rFonts w:ascii="Times New Roman" w:hAnsi="Times New Roman" w:cs="Times New Roman"/>
          <w:b/>
          <w:bCs/>
          <w:sz w:val="28"/>
          <w:szCs w:val="28"/>
        </w:rPr>
        <w:t>Identifying insect predators using camera traps reveal unexpected predator communities in oilseed rape fields</w:t>
      </w:r>
      <w:r w:rsidRPr="7FB3A230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84F51AA" w14:textId="0915DE7E" w:rsidR="00B04FEA" w:rsidRPr="00A874CF" w:rsidRDefault="00B04FEA" w:rsidP="7FB3A23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</w:rPr>
        <w:t>Gaëtan Seimandi-Corda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>*,</w:t>
      </w:r>
      <w:r w:rsidR="00A874CF">
        <w:rPr>
          <w:rFonts w:ascii="Times New Roman" w:hAnsi="Times New Roman" w:cs="Times New Roman"/>
          <w:sz w:val="24"/>
          <w:szCs w:val="24"/>
        </w:rPr>
        <w:t xml:space="preserve"> </w:t>
      </w:r>
      <w:r w:rsidRPr="00A874CF">
        <w:rPr>
          <w:rFonts w:ascii="Times New Roman" w:hAnsi="Times New Roman" w:cs="Times New Roman"/>
          <w:sz w:val="24"/>
          <w:szCs w:val="24"/>
        </w:rPr>
        <w:t>Thomas Hood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>, Matthew Hampson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>, Todd Jenkins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A874CF">
        <w:rPr>
          <w:rFonts w:ascii="Times New Roman" w:hAnsi="Times New Roman" w:cs="Times New Roman"/>
          <w:sz w:val="24"/>
          <w:szCs w:val="24"/>
        </w:rPr>
        <w:t>, Daniel Blumgart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>, Jamie Hall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 xml:space="preserve">, </w:t>
      </w:r>
      <w:r w:rsidR="22F9EAF1" w:rsidRPr="00A874CF">
        <w:rPr>
          <w:rFonts w:ascii="Times New Roman" w:hAnsi="Times New Roman" w:cs="Times New Roman"/>
          <w:sz w:val="24"/>
          <w:szCs w:val="24"/>
        </w:rPr>
        <w:t>Kelly Jowett</w:t>
      </w:r>
      <w:r w:rsidR="00A874CF"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A874CF" w:rsidRPr="00A874CF">
        <w:rPr>
          <w:rFonts w:ascii="Times New Roman" w:hAnsi="Times New Roman" w:cs="Times New Roman"/>
          <w:sz w:val="24"/>
          <w:szCs w:val="24"/>
        </w:rPr>
        <w:t>,</w:t>
      </w:r>
      <w:r w:rsidR="1250F7BB" w:rsidRPr="00A874CF">
        <w:rPr>
          <w:rFonts w:ascii="Times New Roman" w:hAnsi="Times New Roman" w:cs="Times New Roman"/>
          <w:sz w:val="24"/>
          <w:szCs w:val="24"/>
        </w:rPr>
        <w:t xml:space="preserve"> </w:t>
      </w:r>
      <w:r w:rsidR="00A874CF" w:rsidRPr="00A874CF">
        <w:rPr>
          <w:rFonts w:ascii="Times New Roman" w:hAnsi="Times New Roman" w:cs="Times New Roman"/>
          <w:sz w:val="24"/>
          <w:szCs w:val="24"/>
        </w:rPr>
        <w:t>Toke Thomas Høye</w:t>
      </w:r>
      <w:r w:rsidR="00A874CF" w:rsidRPr="00A874C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874CF" w:rsidRPr="00A874CF">
        <w:rPr>
          <w:rFonts w:ascii="Times New Roman" w:hAnsi="Times New Roman" w:cs="Times New Roman"/>
          <w:sz w:val="24"/>
          <w:szCs w:val="24"/>
        </w:rPr>
        <w:t xml:space="preserve">, </w:t>
      </w:r>
      <w:r w:rsidRPr="00A874CF">
        <w:rPr>
          <w:rFonts w:ascii="Times New Roman" w:hAnsi="Times New Roman" w:cs="Times New Roman"/>
          <w:sz w:val="24"/>
          <w:szCs w:val="24"/>
        </w:rPr>
        <w:t>Samantha M</w:t>
      </w:r>
      <w:r w:rsidR="55327D94" w:rsidRPr="00A874CF">
        <w:rPr>
          <w:rFonts w:ascii="Times New Roman" w:hAnsi="Times New Roman" w:cs="Times New Roman"/>
          <w:sz w:val="24"/>
          <w:szCs w:val="24"/>
        </w:rPr>
        <w:t>.</w:t>
      </w:r>
      <w:r w:rsidRPr="00A874CF">
        <w:rPr>
          <w:rFonts w:ascii="Times New Roman" w:hAnsi="Times New Roman" w:cs="Times New Roman"/>
          <w:sz w:val="24"/>
          <w:szCs w:val="24"/>
        </w:rPr>
        <w:t xml:space="preserve"> Cook</w:t>
      </w: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72104" w:rsidRPr="00A874CF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14:paraId="5014C37B" w14:textId="77777777" w:rsidR="00CB47A3" w:rsidRPr="00A874CF" w:rsidRDefault="00CB47A3" w:rsidP="00EB50E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A974DD6" w14:textId="77777777" w:rsidR="00B04FEA" w:rsidRPr="00A874CF" w:rsidRDefault="00B04FEA" w:rsidP="00B04FEA">
      <w:pPr>
        <w:jc w:val="both"/>
        <w:rPr>
          <w:rFonts w:ascii="Times New Roman" w:hAnsi="Times New Roman" w:cs="Times New Roman"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74CF">
        <w:rPr>
          <w:rFonts w:ascii="Times New Roman" w:hAnsi="Times New Roman" w:cs="Times New Roman"/>
          <w:sz w:val="24"/>
          <w:szCs w:val="24"/>
        </w:rPr>
        <w:t xml:space="preserve"> Protecting Crops and the Environment, Rothamsted Research, Harpenden, Hertfordshire, UK</w:t>
      </w:r>
    </w:p>
    <w:p w14:paraId="0991D8BF" w14:textId="77777777" w:rsidR="00B04FEA" w:rsidRPr="00A874CF" w:rsidRDefault="00B04FEA" w:rsidP="00B04FEA">
      <w:pPr>
        <w:jc w:val="both"/>
        <w:rPr>
          <w:rFonts w:ascii="Times New Roman" w:hAnsi="Times New Roman" w:cs="Times New Roman"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A874CF">
        <w:rPr>
          <w:rFonts w:ascii="Times New Roman" w:hAnsi="Times New Roman" w:cs="Times New Roman"/>
          <w:sz w:val="24"/>
          <w:szCs w:val="24"/>
        </w:rPr>
        <w:t>Agriculture and Environment Department, Harper Adams University, Newport, Shropshire, UK</w:t>
      </w:r>
    </w:p>
    <w:p w14:paraId="3B34CE3C" w14:textId="77777777" w:rsidR="00B04FEA" w:rsidRPr="00A874CF" w:rsidRDefault="00B04FEA" w:rsidP="00B04FEA">
      <w:pPr>
        <w:jc w:val="both"/>
        <w:rPr>
          <w:rFonts w:ascii="Times New Roman" w:hAnsi="Times New Roman" w:cs="Times New Roman"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874CF">
        <w:rPr>
          <w:rFonts w:ascii="Times New Roman" w:hAnsi="Times New Roman" w:cs="Times New Roman"/>
          <w:sz w:val="24"/>
          <w:szCs w:val="24"/>
        </w:rPr>
        <w:t xml:space="preserve"> Department of </w:t>
      </w:r>
      <w:proofErr w:type="spellStart"/>
      <w:r w:rsidRPr="00A874CF">
        <w:rPr>
          <w:rFonts w:ascii="Times New Roman" w:hAnsi="Times New Roman" w:cs="Times New Roman"/>
          <w:sz w:val="24"/>
          <w:szCs w:val="24"/>
        </w:rPr>
        <w:t>Ecoscience</w:t>
      </w:r>
      <w:proofErr w:type="spellEnd"/>
      <w:r w:rsidRPr="00A874CF">
        <w:rPr>
          <w:rFonts w:ascii="Times New Roman" w:hAnsi="Times New Roman" w:cs="Times New Roman"/>
          <w:sz w:val="24"/>
          <w:szCs w:val="24"/>
        </w:rPr>
        <w:t>, Aarhus University, Aarhus, Denmark</w:t>
      </w:r>
    </w:p>
    <w:p w14:paraId="056B09F8" w14:textId="766A232A" w:rsidR="00EB50EC" w:rsidRPr="00A874CF" w:rsidRDefault="00EB50EC" w:rsidP="00EB50E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0D40BAD" w14:textId="72E94FED" w:rsidR="00EB50EC" w:rsidRPr="00A874CF" w:rsidRDefault="00EB50EC" w:rsidP="00EB50EC">
      <w:pPr>
        <w:jc w:val="both"/>
        <w:rPr>
          <w:rFonts w:ascii="Times New Roman" w:hAnsi="Times New Roman" w:cs="Times New Roman"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</w:rPr>
        <w:t>* Corresponding author</w:t>
      </w:r>
    </w:p>
    <w:p w14:paraId="7BAC1DBF" w14:textId="49A11573" w:rsidR="00EB50EC" w:rsidRPr="00A874CF" w:rsidRDefault="00EB50EC" w:rsidP="00EB50EC">
      <w:pPr>
        <w:jc w:val="both"/>
        <w:rPr>
          <w:rFonts w:ascii="Times New Roman" w:hAnsi="Times New Roman" w:cs="Times New Roman"/>
          <w:sz w:val="24"/>
          <w:szCs w:val="24"/>
        </w:rPr>
      </w:pPr>
      <w:r w:rsidRPr="00A874CF">
        <w:rPr>
          <w:rFonts w:ascii="Times New Roman" w:hAnsi="Times New Roman" w:cs="Times New Roman"/>
          <w:sz w:val="24"/>
          <w:szCs w:val="24"/>
        </w:rPr>
        <w:t xml:space="preserve">Email address: </w:t>
      </w:r>
      <w:hyperlink r:id="rId6" w:history="1">
        <w:r w:rsidRPr="00A874CF">
          <w:rPr>
            <w:rStyle w:val="Lienhypertexte"/>
            <w:rFonts w:ascii="Times New Roman" w:hAnsi="Times New Roman" w:cs="Times New Roman"/>
            <w:sz w:val="24"/>
            <w:szCs w:val="24"/>
          </w:rPr>
          <w:t>gaetan.seimandi@outlook.fr</w:t>
        </w:r>
      </w:hyperlink>
      <w:r w:rsidRPr="00A874CF">
        <w:rPr>
          <w:rFonts w:ascii="Times New Roman" w:hAnsi="Times New Roman" w:cs="Times New Roman"/>
          <w:sz w:val="24"/>
          <w:szCs w:val="24"/>
        </w:rPr>
        <w:t xml:space="preserve"> (Gaëtan Seimandi-Corda)</w:t>
      </w:r>
    </w:p>
    <w:p w14:paraId="7B88B377" w14:textId="77777777" w:rsidR="00EB50EC" w:rsidRPr="0068724A" w:rsidRDefault="00EB50EC" w:rsidP="0068724A">
      <w:pPr>
        <w:jc w:val="both"/>
        <w:rPr>
          <w:rFonts w:ascii="Times New Roman" w:hAnsi="Times New Roman" w:cs="Times New Roman"/>
          <w:b/>
          <w:bCs/>
        </w:rPr>
      </w:pPr>
    </w:p>
    <w:p w14:paraId="02AD8F27" w14:textId="77777777" w:rsidR="00835726" w:rsidRPr="0068724A" w:rsidRDefault="00835726" w:rsidP="0068724A">
      <w:pPr>
        <w:jc w:val="both"/>
        <w:rPr>
          <w:rFonts w:ascii="Times New Roman" w:hAnsi="Times New Roman" w:cs="Times New Roman"/>
          <w:b/>
          <w:bCs/>
        </w:rPr>
      </w:pPr>
    </w:p>
    <w:p w14:paraId="718C3528" w14:textId="14AE5C0A" w:rsidR="00EB50EC" w:rsidRDefault="00EB50E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60B01EE" w14:textId="77777777" w:rsidR="004C7984" w:rsidRPr="00183FAC" w:rsidRDefault="004C7984" w:rsidP="004C7984">
      <w:pPr>
        <w:rPr>
          <w:rFonts w:ascii="Arial" w:hAnsi="Arial" w:cs="Arial"/>
          <w:sz w:val="18"/>
          <w:szCs w:val="18"/>
        </w:rPr>
      </w:pPr>
    </w:p>
    <w:p w14:paraId="2F202726" w14:textId="77777777" w:rsidR="00423941" w:rsidRDefault="00423941" w:rsidP="00423941">
      <w:pPr>
        <w:rPr>
          <w:rFonts w:ascii="Times New Roman" w:hAnsi="Times New Roman" w:cs="Times New Roman"/>
          <w:b/>
          <w:bCs/>
        </w:rPr>
      </w:pPr>
      <w:r w:rsidRPr="00B04FEA">
        <w:rPr>
          <w:noProof/>
        </w:rPr>
        <w:drawing>
          <wp:inline distT="0" distB="0" distL="0" distR="0" wp14:anchorId="067C95E7" wp14:editId="748F79E2">
            <wp:extent cx="5731510" cy="24606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46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AAF86" w14:textId="7553C2DF" w:rsidR="00423941" w:rsidRPr="006C2FD1" w:rsidRDefault="00423941" w:rsidP="00423941">
      <w:pPr>
        <w:rPr>
          <w:rFonts w:ascii="Arial" w:hAnsi="Arial" w:cs="Arial"/>
          <w:sz w:val="18"/>
          <w:szCs w:val="18"/>
        </w:rPr>
      </w:pPr>
      <w:r w:rsidRPr="7FB3A230">
        <w:rPr>
          <w:rFonts w:ascii="Arial" w:hAnsi="Arial" w:cs="Arial"/>
          <w:sz w:val="18"/>
          <w:szCs w:val="18"/>
        </w:rPr>
        <w:t>Figure S</w:t>
      </w:r>
      <w:r>
        <w:rPr>
          <w:rFonts w:ascii="Arial" w:hAnsi="Arial" w:cs="Arial"/>
          <w:sz w:val="18"/>
          <w:szCs w:val="18"/>
        </w:rPr>
        <w:t>1</w:t>
      </w:r>
      <w:r w:rsidR="00E9667E">
        <w:rPr>
          <w:rFonts w:ascii="Arial" w:hAnsi="Arial" w:cs="Arial"/>
          <w:sz w:val="18"/>
          <w:szCs w:val="18"/>
        </w:rPr>
        <w:t>.</w:t>
      </w:r>
      <w:r w:rsidRPr="7FB3A230">
        <w:rPr>
          <w:rFonts w:ascii="Arial" w:hAnsi="Arial" w:cs="Arial"/>
          <w:sz w:val="18"/>
          <w:szCs w:val="18"/>
        </w:rPr>
        <w:t xml:space="preserve"> Schematic representation of the sampling design used in the experiment to assess predation of pollen beetle and </w:t>
      </w:r>
      <w:r>
        <w:rPr>
          <w:rFonts w:ascii="Arial" w:hAnsi="Arial" w:cs="Arial"/>
          <w:sz w:val="18"/>
          <w:szCs w:val="18"/>
        </w:rPr>
        <w:t xml:space="preserve">brassica </w:t>
      </w:r>
      <w:r w:rsidRPr="7FB3A230">
        <w:rPr>
          <w:rFonts w:ascii="Arial" w:hAnsi="Arial" w:cs="Arial"/>
          <w:sz w:val="18"/>
          <w:szCs w:val="18"/>
        </w:rPr>
        <w:t>pod midge larvae for one set of five cameras; two sets of five cameras were used in oilseed rape crops in both 2021 and 2022</w:t>
      </w:r>
      <w:r>
        <w:rPr>
          <w:rFonts w:ascii="Arial" w:hAnsi="Arial" w:cs="Arial"/>
          <w:sz w:val="18"/>
          <w:szCs w:val="18"/>
        </w:rPr>
        <w:t>. Rotative pan traps were used only on one set in 2022.</w:t>
      </w:r>
    </w:p>
    <w:p w14:paraId="5BF05CAC" w14:textId="77777777" w:rsidR="00423941" w:rsidRDefault="00423941">
      <w:pPr>
        <w:rPr>
          <w:rFonts w:ascii="Arial" w:hAnsi="Arial" w:cs="Arial"/>
          <w:sz w:val="18"/>
          <w:szCs w:val="18"/>
        </w:rPr>
      </w:pPr>
    </w:p>
    <w:p w14:paraId="269FE23D" w14:textId="095A3381" w:rsidR="00423941" w:rsidRDefault="00EB50EC" w:rsidP="000E34B5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33F2A7F1" w14:textId="4FC18C91" w:rsidR="00423941" w:rsidRDefault="00423941" w:rsidP="00423941">
      <w:pPr>
        <w:rPr>
          <w:rFonts w:ascii="Arial" w:hAnsi="Arial" w:cs="Arial"/>
          <w:sz w:val="18"/>
          <w:szCs w:val="18"/>
        </w:rPr>
      </w:pPr>
      <w:r w:rsidRPr="00423941"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4F3A6F77" wp14:editId="28037F4D">
            <wp:extent cx="5731510" cy="4298315"/>
            <wp:effectExtent l="0" t="0" r="2540" b="6985"/>
            <wp:docPr id="7" name="Picture 6" descr="A picture containing tree, outdoor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D9383D8E-689D-575E-4DD9-FD9E6B94E3C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A picture containing tree, outdoor&#10;&#10;Description automatically generated">
                      <a:extLst>
                        <a:ext uri="{FF2B5EF4-FFF2-40B4-BE49-F238E27FC236}">
                          <a16:creationId xmlns:a16="http://schemas.microsoft.com/office/drawing/2014/main" id="{D9383D8E-689D-575E-4DD9-FD9E6B94E3C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8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2197D2" w14:textId="026DDDE5" w:rsidR="00423941" w:rsidRDefault="00423941" w:rsidP="00423941">
      <w:pPr>
        <w:rPr>
          <w:rFonts w:ascii="Arial" w:hAnsi="Arial" w:cs="Arial"/>
          <w:sz w:val="18"/>
          <w:szCs w:val="18"/>
        </w:rPr>
      </w:pPr>
      <w:r w:rsidRPr="7FB3A230">
        <w:rPr>
          <w:rFonts w:ascii="Arial" w:hAnsi="Arial" w:cs="Arial"/>
          <w:sz w:val="18"/>
          <w:szCs w:val="18"/>
        </w:rPr>
        <w:t>Figure S</w:t>
      </w:r>
      <w:r>
        <w:rPr>
          <w:rFonts w:ascii="Arial" w:hAnsi="Arial" w:cs="Arial"/>
          <w:sz w:val="18"/>
          <w:szCs w:val="18"/>
        </w:rPr>
        <w:t>2</w:t>
      </w:r>
      <w:r w:rsidR="00E9667E">
        <w:rPr>
          <w:rFonts w:ascii="Arial" w:hAnsi="Arial" w:cs="Arial"/>
          <w:sz w:val="18"/>
          <w:szCs w:val="18"/>
        </w:rPr>
        <w:t>.</w:t>
      </w:r>
      <w:r w:rsidRPr="7FB3A230">
        <w:rPr>
          <w:rFonts w:ascii="Arial" w:hAnsi="Arial" w:cs="Arial"/>
          <w:sz w:val="18"/>
          <w:szCs w:val="18"/>
        </w:rPr>
        <w:t xml:space="preserve"> Tripod placed in an oilseed rape </w:t>
      </w:r>
      <w:r w:rsidR="00E9667E">
        <w:rPr>
          <w:rFonts w:ascii="Arial" w:hAnsi="Arial" w:cs="Arial"/>
          <w:sz w:val="18"/>
          <w:szCs w:val="18"/>
        </w:rPr>
        <w:t>crop</w:t>
      </w:r>
      <w:r w:rsidRPr="7FB3A230">
        <w:rPr>
          <w:rFonts w:ascii="Arial" w:hAnsi="Arial" w:cs="Arial"/>
          <w:sz w:val="18"/>
          <w:szCs w:val="18"/>
        </w:rPr>
        <w:t xml:space="preserve"> with a camera recording predator activity on a predation card placed on the ground and </w:t>
      </w:r>
      <w:r w:rsidR="00A7550D">
        <w:rPr>
          <w:rFonts w:ascii="Arial" w:hAnsi="Arial" w:cs="Arial"/>
          <w:sz w:val="18"/>
          <w:szCs w:val="18"/>
        </w:rPr>
        <w:t xml:space="preserve">which was </w:t>
      </w:r>
      <w:r w:rsidRPr="7FB3A230">
        <w:rPr>
          <w:rFonts w:ascii="Arial" w:hAnsi="Arial" w:cs="Arial"/>
          <w:sz w:val="18"/>
          <w:szCs w:val="18"/>
        </w:rPr>
        <w:t>fixed into position with metal pegs.</w:t>
      </w:r>
    </w:p>
    <w:p w14:paraId="64769302" w14:textId="1AA4D284" w:rsidR="00423941" w:rsidRDefault="00423941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1073C093" w14:textId="77777777" w:rsidR="00423941" w:rsidRPr="0068724A" w:rsidRDefault="00423941" w:rsidP="00423941">
      <w:pPr>
        <w:jc w:val="both"/>
        <w:rPr>
          <w:rFonts w:ascii="Times New Roman" w:hAnsi="Times New Roman" w:cs="Times New Roman"/>
          <w:b/>
          <w:bCs/>
        </w:rPr>
      </w:pPr>
      <w:r w:rsidRPr="0068724A">
        <w:rPr>
          <w:rFonts w:ascii="Times New Roman" w:hAnsi="Times New Roman" w:cs="Times New Roman"/>
          <w:b/>
          <w:bCs/>
        </w:rPr>
        <w:lastRenderedPageBreak/>
        <w:t>Comparison of the data collected with pictures took at different time lapses</w:t>
      </w:r>
    </w:p>
    <w:p w14:paraId="43AF91E2" w14:textId="7348335B" w:rsidR="00423941" w:rsidRPr="0068724A" w:rsidRDefault="00423941" w:rsidP="00423941">
      <w:pPr>
        <w:jc w:val="both"/>
        <w:rPr>
          <w:rFonts w:ascii="Times New Roman" w:hAnsi="Times New Roman" w:cs="Times New Roman"/>
        </w:rPr>
      </w:pPr>
      <w:r w:rsidRPr="0068724A">
        <w:rPr>
          <w:rFonts w:ascii="Times New Roman" w:hAnsi="Times New Roman" w:cs="Times New Roman"/>
        </w:rPr>
        <w:t>To test if the data collected with one picture t</w:t>
      </w:r>
      <w:r w:rsidR="00A7550D">
        <w:rPr>
          <w:rFonts w:ascii="Times New Roman" w:hAnsi="Times New Roman" w:cs="Times New Roman"/>
        </w:rPr>
        <w:t>aken</w:t>
      </w:r>
      <w:r w:rsidRPr="0068724A">
        <w:rPr>
          <w:rFonts w:ascii="Times New Roman" w:hAnsi="Times New Roman" w:cs="Times New Roman"/>
        </w:rPr>
        <w:t xml:space="preserve"> every minute gave a reliable estimation of the</w:t>
      </w:r>
      <w:r>
        <w:rPr>
          <w:rFonts w:ascii="Times New Roman" w:hAnsi="Times New Roman" w:cs="Times New Roman"/>
        </w:rPr>
        <w:t xml:space="preserve"> card’s</w:t>
      </w:r>
      <w:r w:rsidRPr="0068724A">
        <w:rPr>
          <w:rFonts w:ascii="Times New Roman" w:hAnsi="Times New Roman" w:cs="Times New Roman"/>
        </w:rPr>
        <w:t xml:space="preserve"> visitors, we compared the number of pictures with invertebrates on cards t</w:t>
      </w:r>
      <w:r w:rsidR="00413ED4">
        <w:rPr>
          <w:rFonts w:ascii="Times New Roman" w:hAnsi="Times New Roman" w:cs="Times New Roman"/>
        </w:rPr>
        <w:t>aken</w:t>
      </w:r>
      <w:r w:rsidRPr="0068724A">
        <w:rPr>
          <w:rFonts w:ascii="Times New Roman" w:hAnsi="Times New Roman" w:cs="Times New Roman"/>
        </w:rPr>
        <w:t xml:space="preserve"> every 30 seconds and every minute. During the first three days of sampling in 2022 (26-28/04/22) cameras were set-up to take pictures every 30 seconds. </w:t>
      </w:r>
      <w:r>
        <w:rPr>
          <w:rFonts w:ascii="Times New Roman" w:hAnsi="Times New Roman" w:cs="Times New Roman"/>
        </w:rPr>
        <w:t xml:space="preserve">Predation cards </w:t>
      </w:r>
      <w:r w:rsidR="00B8736C">
        <w:rPr>
          <w:rFonts w:ascii="Times New Roman" w:hAnsi="Times New Roman" w:cs="Times New Roman"/>
        </w:rPr>
        <w:t>used on</w:t>
      </w:r>
      <w:r>
        <w:rPr>
          <w:rFonts w:ascii="Times New Roman" w:hAnsi="Times New Roman" w:cs="Times New Roman"/>
        </w:rPr>
        <w:t xml:space="preserve"> these dates contained 10 glued </w:t>
      </w:r>
      <w:r w:rsidRPr="00783CE6">
        <w:rPr>
          <w:rFonts w:ascii="Times New Roman" w:hAnsi="Times New Roman" w:cs="Times New Roman"/>
        </w:rPr>
        <w:t>pollen beetle larvae (</w:t>
      </w:r>
      <w:r w:rsidRPr="00783CE6">
        <w:rPr>
          <w:rFonts w:ascii="Times New Roman" w:hAnsi="Times New Roman" w:cs="Times New Roman"/>
          <w:i/>
          <w:iCs/>
        </w:rPr>
        <w:t>Brassicogethes aeneus</w:t>
      </w:r>
      <w:r w:rsidRPr="00783CE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</w:t>
      </w:r>
      <w:r w:rsidRPr="0068724A">
        <w:rPr>
          <w:rFonts w:ascii="Times New Roman" w:hAnsi="Times New Roman" w:cs="Times New Roman"/>
        </w:rPr>
        <w:t>Some of the cameras r</w:t>
      </w:r>
      <w:r w:rsidR="00B8736C">
        <w:rPr>
          <w:rFonts w:ascii="Times New Roman" w:hAnsi="Times New Roman" w:cs="Times New Roman"/>
        </w:rPr>
        <w:t>a</w:t>
      </w:r>
      <w:r w:rsidRPr="0068724A">
        <w:rPr>
          <w:rFonts w:ascii="Times New Roman" w:hAnsi="Times New Roman" w:cs="Times New Roman"/>
        </w:rPr>
        <w:t xml:space="preserve">n out of batteries and did not collect pictures for 24 </w:t>
      </w:r>
      <w:r>
        <w:rPr>
          <w:rFonts w:ascii="Times New Roman" w:hAnsi="Times New Roman" w:cs="Times New Roman"/>
        </w:rPr>
        <w:t xml:space="preserve">hours </w:t>
      </w:r>
      <w:r w:rsidRPr="0068724A">
        <w:rPr>
          <w:rFonts w:ascii="Times New Roman" w:hAnsi="Times New Roman" w:cs="Times New Roman"/>
        </w:rPr>
        <w:t>and were thus removed from the analysis. Data from 15 camera-day</w:t>
      </w:r>
      <w:r w:rsidR="0064766C">
        <w:rPr>
          <w:rFonts w:ascii="Times New Roman" w:hAnsi="Times New Roman" w:cs="Times New Roman"/>
        </w:rPr>
        <w:t>s</w:t>
      </w:r>
      <w:r w:rsidRPr="0068724A">
        <w:rPr>
          <w:rFonts w:ascii="Times New Roman" w:hAnsi="Times New Roman" w:cs="Times New Roman"/>
        </w:rPr>
        <w:t xml:space="preserve"> were collected over the three days. Two datasets were created</w:t>
      </w:r>
      <w:r>
        <w:rPr>
          <w:rFonts w:ascii="Times New Roman" w:hAnsi="Times New Roman" w:cs="Times New Roman"/>
        </w:rPr>
        <w:t>:</w:t>
      </w:r>
      <w:r w:rsidRPr="0068724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</w:t>
      </w:r>
      <w:r w:rsidRPr="0068724A">
        <w:rPr>
          <w:rFonts w:ascii="Times New Roman" w:hAnsi="Times New Roman" w:cs="Times New Roman"/>
        </w:rPr>
        <w:t xml:space="preserve">ne </w:t>
      </w:r>
      <w:r>
        <w:rPr>
          <w:rFonts w:ascii="Times New Roman" w:hAnsi="Times New Roman" w:cs="Times New Roman"/>
        </w:rPr>
        <w:t xml:space="preserve">dataset </w:t>
      </w:r>
      <w:r w:rsidRPr="0068724A">
        <w:rPr>
          <w:rFonts w:ascii="Times New Roman" w:hAnsi="Times New Roman" w:cs="Times New Roman"/>
        </w:rPr>
        <w:t>contain</w:t>
      </w:r>
      <w:r>
        <w:rPr>
          <w:rFonts w:ascii="Times New Roman" w:hAnsi="Times New Roman" w:cs="Times New Roman"/>
        </w:rPr>
        <w:t>ed</w:t>
      </w:r>
      <w:r w:rsidRPr="0068724A">
        <w:rPr>
          <w:rFonts w:ascii="Times New Roman" w:hAnsi="Times New Roman" w:cs="Times New Roman"/>
        </w:rPr>
        <w:t xml:space="preserve"> for each taxon </w:t>
      </w:r>
      <w:r>
        <w:rPr>
          <w:rFonts w:ascii="Times New Roman" w:hAnsi="Times New Roman" w:cs="Times New Roman"/>
        </w:rPr>
        <w:t xml:space="preserve">observed </w:t>
      </w:r>
      <w:r w:rsidRPr="0068724A">
        <w:rPr>
          <w:rFonts w:ascii="Times New Roman" w:hAnsi="Times New Roman" w:cs="Times New Roman"/>
        </w:rPr>
        <w:t>the number of pictures with a visitor observed on the card with pictures collected every 30 seconds</w:t>
      </w:r>
      <w:r w:rsidR="00BF073B">
        <w:rPr>
          <w:rFonts w:ascii="Times New Roman" w:hAnsi="Times New Roman" w:cs="Times New Roman"/>
        </w:rPr>
        <w:t>;</w:t>
      </w:r>
      <w:r w:rsidRPr="0068724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Pr="0068724A">
        <w:rPr>
          <w:rFonts w:ascii="Times New Roman" w:hAnsi="Times New Roman" w:cs="Times New Roman"/>
        </w:rPr>
        <w:t xml:space="preserve"> similar dataset was created keeping only one picture collected every minute. The adjusted R</w:t>
      </w:r>
      <w:r w:rsidRPr="00783CE6">
        <w:rPr>
          <w:rFonts w:ascii="Times New Roman" w:hAnsi="Times New Roman" w:cs="Times New Roman"/>
          <w:vertAlign w:val="superscript"/>
        </w:rPr>
        <w:t>2</w:t>
      </w:r>
      <w:r w:rsidRPr="0068724A">
        <w:rPr>
          <w:rFonts w:ascii="Times New Roman" w:hAnsi="Times New Roman" w:cs="Times New Roman"/>
        </w:rPr>
        <w:t xml:space="preserve"> was then extracted from a linear model explaining the number of </w:t>
      </w:r>
      <w:r>
        <w:rPr>
          <w:rFonts w:ascii="Times New Roman" w:hAnsi="Times New Roman" w:cs="Times New Roman"/>
        </w:rPr>
        <w:t>observations</w:t>
      </w:r>
      <w:r w:rsidRPr="0068724A">
        <w:rPr>
          <w:rFonts w:ascii="Times New Roman" w:hAnsi="Times New Roman" w:cs="Times New Roman"/>
        </w:rPr>
        <w:t xml:space="preserve"> with </w:t>
      </w:r>
      <w:r>
        <w:rPr>
          <w:rFonts w:ascii="Times New Roman" w:hAnsi="Times New Roman" w:cs="Times New Roman"/>
        </w:rPr>
        <w:t>pictures</w:t>
      </w:r>
      <w:r w:rsidRPr="0068724A">
        <w:rPr>
          <w:rFonts w:ascii="Times New Roman" w:hAnsi="Times New Roman" w:cs="Times New Roman"/>
        </w:rPr>
        <w:t xml:space="preserve"> t</w:t>
      </w:r>
      <w:r w:rsidR="00542F08">
        <w:rPr>
          <w:rFonts w:ascii="Times New Roman" w:hAnsi="Times New Roman" w:cs="Times New Roman"/>
        </w:rPr>
        <w:t>aken</w:t>
      </w:r>
      <w:r w:rsidRPr="0068724A">
        <w:rPr>
          <w:rFonts w:ascii="Times New Roman" w:hAnsi="Times New Roman" w:cs="Times New Roman"/>
        </w:rPr>
        <w:t xml:space="preserve"> every minute by the number of </w:t>
      </w:r>
      <w:r>
        <w:rPr>
          <w:rFonts w:ascii="Times New Roman" w:hAnsi="Times New Roman" w:cs="Times New Roman"/>
        </w:rPr>
        <w:t>observations</w:t>
      </w:r>
      <w:r w:rsidRPr="0068724A">
        <w:rPr>
          <w:rFonts w:ascii="Times New Roman" w:hAnsi="Times New Roman" w:cs="Times New Roman"/>
        </w:rPr>
        <w:t xml:space="preserve"> with </w:t>
      </w:r>
      <w:r>
        <w:rPr>
          <w:rFonts w:ascii="Times New Roman" w:hAnsi="Times New Roman" w:cs="Times New Roman"/>
        </w:rPr>
        <w:t>pictures</w:t>
      </w:r>
      <w:r w:rsidRPr="0068724A">
        <w:rPr>
          <w:rFonts w:ascii="Times New Roman" w:hAnsi="Times New Roman" w:cs="Times New Roman"/>
        </w:rPr>
        <w:t xml:space="preserve"> t</w:t>
      </w:r>
      <w:r w:rsidR="00542F08">
        <w:rPr>
          <w:rFonts w:ascii="Times New Roman" w:hAnsi="Times New Roman" w:cs="Times New Roman"/>
        </w:rPr>
        <w:t>aken</w:t>
      </w:r>
      <w:r w:rsidRPr="0068724A">
        <w:rPr>
          <w:rFonts w:ascii="Times New Roman" w:hAnsi="Times New Roman" w:cs="Times New Roman"/>
        </w:rPr>
        <w:t xml:space="preserve"> every 30 seconds.</w:t>
      </w:r>
    </w:p>
    <w:p w14:paraId="417C53B5" w14:textId="77777777" w:rsidR="00423941" w:rsidRPr="0068724A" w:rsidRDefault="00423941" w:rsidP="00423941">
      <w:pPr>
        <w:jc w:val="both"/>
        <w:rPr>
          <w:rFonts w:ascii="Times New Roman" w:hAnsi="Times New Roman" w:cs="Times New Roman"/>
        </w:rPr>
      </w:pPr>
      <w:r w:rsidRPr="0068724A">
        <w:rPr>
          <w:rFonts w:ascii="Times New Roman" w:hAnsi="Times New Roman" w:cs="Times New Roman"/>
        </w:rPr>
        <w:t xml:space="preserve">A total </w:t>
      </w:r>
      <w:r w:rsidRPr="00CF56ED">
        <w:rPr>
          <w:rFonts w:ascii="Times New Roman" w:hAnsi="Times New Roman" w:cs="Times New Roman"/>
        </w:rPr>
        <w:t>of 14</w:t>
      </w:r>
      <w:r w:rsidRPr="0068724A">
        <w:rPr>
          <w:rFonts w:ascii="Times New Roman" w:hAnsi="Times New Roman" w:cs="Times New Roman"/>
        </w:rPr>
        <w:t xml:space="preserve"> taxonomic groups were observed on the cards. A significant relationship between the number of pictures with visitors observed after 30 seconds and 1 minute was found (p &lt; 0.001) with a very high adjusted R</w:t>
      </w:r>
      <w:r w:rsidRPr="00783CE6">
        <w:rPr>
          <w:rFonts w:ascii="Times New Roman" w:hAnsi="Times New Roman" w:cs="Times New Roman"/>
          <w:vertAlign w:val="superscript"/>
        </w:rPr>
        <w:t>2</w:t>
      </w:r>
      <w:r w:rsidRPr="0068724A">
        <w:rPr>
          <w:rFonts w:ascii="Times New Roman" w:hAnsi="Times New Roman" w:cs="Times New Roman"/>
        </w:rPr>
        <w:t xml:space="preserve"> (0.99) (Fig. S</w:t>
      </w:r>
      <w:r>
        <w:rPr>
          <w:rFonts w:ascii="Times New Roman" w:hAnsi="Times New Roman" w:cs="Times New Roman"/>
        </w:rPr>
        <w:t>3</w:t>
      </w:r>
      <w:r w:rsidRPr="0068724A">
        <w:rPr>
          <w:rFonts w:ascii="Times New Roman" w:hAnsi="Times New Roman" w:cs="Times New Roman"/>
        </w:rPr>
        <w:t>).</w:t>
      </w:r>
    </w:p>
    <w:p w14:paraId="59A420F7" w14:textId="6FF5D6FE" w:rsidR="00423941" w:rsidRDefault="00423941" w:rsidP="00423941">
      <w:pPr>
        <w:jc w:val="both"/>
        <w:rPr>
          <w:rStyle w:val="Marquedecommentaire"/>
          <w:rFonts w:ascii="Times New Roman" w:hAnsi="Times New Roman" w:cs="Times New Roman"/>
        </w:rPr>
      </w:pPr>
      <w:r w:rsidRPr="0068724A">
        <w:rPr>
          <w:rFonts w:ascii="Times New Roman" w:hAnsi="Times New Roman" w:cs="Times New Roman"/>
        </w:rPr>
        <w:t xml:space="preserve">This result </w:t>
      </w:r>
      <w:r w:rsidR="00BE08B6">
        <w:rPr>
          <w:rFonts w:ascii="Times New Roman" w:hAnsi="Times New Roman" w:cs="Times New Roman"/>
        </w:rPr>
        <w:t>indicates</w:t>
      </w:r>
      <w:r w:rsidRPr="0068724A">
        <w:rPr>
          <w:rFonts w:ascii="Times New Roman" w:hAnsi="Times New Roman" w:cs="Times New Roman"/>
        </w:rPr>
        <w:t xml:space="preserve"> that pictures collected every minute give a reliable estimation of the taxa present in the field.</w:t>
      </w:r>
    </w:p>
    <w:p w14:paraId="0891983F" w14:textId="77777777" w:rsidR="00423941" w:rsidRPr="0068724A" w:rsidRDefault="00423941" w:rsidP="00423941">
      <w:pPr>
        <w:jc w:val="both"/>
        <w:rPr>
          <w:rFonts w:ascii="Times New Roman" w:hAnsi="Times New Roman" w:cs="Times New Roman"/>
        </w:rPr>
      </w:pPr>
      <w:r w:rsidRPr="003D522D">
        <w:rPr>
          <w:noProof/>
        </w:rPr>
        <w:drawing>
          <wp:inline distT="0" distB="0" distL="0" distR="0" wp14:anchorId="5D9E2F95" wp14:editId="189447A4">
            <wp:extent cx="3371215" cy="3152775"/>
            <wp:effectExtent l="0" t="0" r="63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1215" cy="3152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724A">
        <w:rPr>
          <w:rFonts w:ascii="Times New Roman" w:hAnsi="Times New Roman" w:cs="Times New Roman"/>
        </w:rPr>
        <w:t xml:space="preserve"> </w:t>
      </w:r>
    </w:p>
    <w:p w14:paraId="548A6DAC" w14:textId="33F8DAE5" w:rsidR="00423941" w:rsidRDefault="00423941" w:rsidP="00423941">
      <w:pPr>
        <w:jc w:val="both"/>
        <w:rPr>
          <w:rFonts w:ascii="Arial" w:hAnsi="Arial" w:cs="Arial"/>
          <w:sz w:val="18"/>
          <w:szCs w:val="18"/>
        </w:rPr>
      </w:pPr>
      <w:r w:rsidRPr="0068724A">
        <w:rPr>
          <w:rFonts w:ascii="Arial" w:hAnsi="Arial" w:cs="Arial"/>
          <w:sz w:val="18"/>
          <w:szCs w:val="18"/>
        </w:rPr>
        <w:t>Figure S</w:t>
      </w:r>
      <w:r>
        <w:rPr>
          <w:rFonts w:ascii="Arial" w:hAnsi="Arial" w:cs="Arial"/>
          <w:sz w:val="18"/>
          <w:szCs w:val="18"/>
        </w:rPr>
        <w:t>3</w:t>
      </w:r>
      <w:r w:rsidR="00CC2BDE">
        <w:rPr>
          <w:rFonts w:ascii="Arial" w:hAnsi="Arial" w:cs="Arial"/>
          <w:sz w:val="18"/>
          <w:szCs w:val="18"/>
        </w:rPr>
        <w:t>.  R</w:t>
      </w:r>
      <w:r w:rsidRPr="0068724A">
        <w:rPr>
          <w:rFonts w:ascii="Arial" w:hAnsi="Arial" w:cs="Arial"/>
          <w:sz w:val="18"/>
          <w:szCs w:val="18"/>
        </w:rPr>
        <w:t>elationship between the total number of pictures with invertebrates collected with a time lapse of 30 seconds and 1 minute. The total number of pictures is summed for different taxa observed visiting predation cards containing pollen beetle larvae (</w:t>
      </w:r>
      <w:r w:rsidRPr="00783CE6">
        <w:rPr>
          <w:rFonts w:ascii="Arial" w:hAnsi="Arial" w:cs="Arial"/>
          <w:i/>
          <w:iCs/>
          <w:sz w:val="18"/>
          <w:szCs w:val="18"/>
        </w:rPr>
        <w:t>Brassicogethes aeneus</w:t>
      </w:r>
      <w:r w:rsidRPr="0068724A">
        <w:rPr>
          <w:rFonts w:ascii="Arial" w:hAnsi="Arial" w:cs="Arial"/>
          <w:sz w:val="18"/>
          <w:szCs w:val="18"/>
        </w:rPr>
        <w:t>) in April 2022. The grey line represents the linear relationship between the two variables.</w:t>
      </w:r>
      <w:r>
        <w:rPr>
          <w:rFonts w:ascii="Arial" w:hAnsi="Arial" w:cs="Arial"/>
          <w:sz w:val="18"/>
          <w:szCs w:val="18"/>
        </w:rPr>
        <w:t xml:space="preserve"> Label</w:t>
      </w:r>
      <w:r w:rsidR="008709A5">
        <w:rPr>
          <w:rFonts w:ascii="Arial" w:hAnsi="Arial" w:cs="Arial"/>
          <w:sz w:val="18"/>
          <w:szCs w:val="18"/>
        </w:rPr>
        <w:t>s</w:t>
      </w:r>
      <w:r>
        <w:rPr>
          <w:rFonts w:ascii="Arial" w:hAnsi="Arial" w:cs="Arial"/>
          <w:sz w:val="18"/>
          <w:szCs w:val="18"/>
        </w:rPr>
        <w:t xml:space="preserve"> attached to each point indicate the taxa.</w:t>
      </w:r>
    </w:p>
    <w:p w14:paraId="246051BB" w14:textId="77777777" w:rsidR="00936EAB" w:rsidRDefault="00936EAB">
      <w:pPr>
        <w:rPr>
          <w:rFonts w:ascii="Arial" w:hAnsi="Arial" w:cs="Arial"/>
          <w:sz w:val="18"/>
          <w:szCs w:val="18"/>
        </w:rPr>
        <w:sectPr w:rsidR="00936EAB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2B2AED0" w14:textId="4D135D8D" w:rsidR="00936EAB" w:rsidRDefault="00831840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4E7C294F" wp14:editId="2190B501">
            <wp:extent cx="8850630" cy="4619501"/>
            <wp:effectExtent l="0" t="0" r="762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68"/>
                    <a:stretch/>
                  </pic:blipFill>
                  <pic:spPr bwMode="auto">
                    <a:xfrm>
                      <a:off x="0" y="0"/>
                      <a:ext cx="8850630" cy="4619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18"/>
          <w:szCs w:val="18"/>
        </w:rPr>
        <w:t xml:space="preserve">Figure S4. Image collected by a camera trap on 11/05/22 at </w:t>
      </w:r>
      <w:r w:rsidR="002F31F4">
        <w:rPr>
          <w:rFonts w:ascii="Arial" w:hAnsi="Arial" w:cs="Arial"/>
          <w:sz w:val="18"/>
          <w:szCs w:val="18"/>
        </w:rPr>
        <w:t>22</w:t>
      </w:r>
      <w:r>
        <w:rPr>
          <w:rFonts w:ascii="Arial" w:hAnsi="Arial" w:cs="Arial"/>
          <w:sz w:val="18"/>
          <w:szCs w:val="18"/>
        </w:rPr>
        <w:t>:53</w:t>
      </w:r>
      <w:r w:rsidR="002F31F4">
        <w:rPr>
          <w:rFonts w:ascii="Arial" w:hAnsi="Arial" w:cs="Arial"/>
          <w:sz w:val="18"/>
          <w:szCs w:val="18"/>
        </w:rPr>
        <w:t>h</w:t>
      </w:r>
      <w:r>
        <w:rPr>
          <w:rFonts w:ascii="Arial" w:hAnsi="Arial" w:cs="Arial"/>
          <w:sz w:val="18"/>
          <w:szCs w:val="18"/>
        </w:rPr>
        <w:t xml:space="preserve"> with a </w:t>
      </w:r>
      <w:proofErr w:type="spellStart"/>
      <w:r>
        <w:rPr>
          <w:rFonts w:ascii="Arial" w:hAnsi="Arial" w:cs="Arial"/>
          <w:sz w:val="18"/>
          <w:szCs w:val="18"/>
        </w:rPr>
        <w:t>Carabidae</w:t>
      </w:r>
      <w:proofErr w:type="spellEnd"/>
      <w:r>
        <w:rPr>
          <w:rFonts w:ascii="Arial" w:hAnsi="Arial" w:cs="Arial"/>
          <w:sz w:val="18"/>
          <w:szCs w:val="18"/>
        </w:rPr>
        <w:t xml:space="preserve"> (</w:t>
      </w:r>
      <w:proofErr w:type="spellStart"/>
      <w:r w:rsidRPr="00831840">
        <w:rPr>
          <w:rFonts w:ascii="Arial" w:hAnsi="Arial" w:cs="Arial"/>
          <w:i/>
          <w:sz w:val="18"/>
          <w:szCs w:val="18"/>
        </w:rPr>
        <w:t>Nebria</w:t>
      </w:r>
      <w:proofErr w:type="spellEnd"/>
      <w:r w:rsidRPr="00831840">
        <w:rPr>
          <w:rFonts w:ascii="Arial" w:hAnsi="Arial" w:cs="Arial"/>
          <w:i/>
          <w:sz w:val="18"/>
          <w:szCs w:val="18"/>
        </w:rPr>
        <w:t xml:space="preserve"> </w:t>
      </w:r>
      <w:proofErr w:type="spellStart"/>
      <w:r w:rsidRPr="00831840">
        <w:rPr>
          <w:rFonts w:ascii="Arial" w:hAnsi="Arial" w:cs="Arial"/>
          <w:i/>
          <w:sz w:val="18"/>
          <w:szCs w:val="18"/>
        </w:rPr>
        <w:t>brevicolis</w:t>
      </w:r>
      <w:proofErr w:type="spellEnd"/>
      <w:r>
        <w:rPr>
          <w:rFonts w:ascii="Arial" w:hAnsi="Arial" w:cs="Arial"/>
          <w:sz w:val="18"/>
          <w:szCs w:val="18"/>
        </w:rPr>
        <w:t>) feeding on a pollen beetle larva</w:t>
      </w:r>
      <w:r w:rsidR="00C575C0">
        <w:rPr>
          <w:rFonts w:ascii="Arial" w:hAnsi="Arial" w:cs="Arial"/>
          <w:sz w:val="18"/>
          <w:szCs w:val="18"/>
        </w:rPr>
        <w:t xml:space="preserve"> (</w:t>
      </w:r>
      <w:r w:rsidR="00C575C0" w:rsidRPr="00C575C0">
        <w:rPr>
          <w:rFonts w:ascii="Arial" w:hAnsi="Arial" w:cs="Arial"/>
          <w:i/>
          <w:iCs/>
          <w:sz w:val="18"/>
          <w:szCs w:val="18"/>
        </w:rPr>
        <w:t>Brassicogethes aeneus</w:t>
      </w:r>
      <w:r w:rsidR="00C575C0">
        <w:rPr>
          <w:rFonts w:ascii="Arial" w:hAnsi="Arial" w:cs="Arial"/>
          <w:sz w:val="18"/>
          <w:szCs w:val="18"/>
        </w:rPr>
        <w:t>)</w:t>
      </w:r>
      <w:r>
        <w:rPr>
          <w:rFonts w:ascii="Arial" w:hAnsi="Arial" w:cs="Arial"/>
          <w:sz w:val="18"/>
          <w:szCs w:val="18"/>
        </w:rPr>
        <w:t>.</w:t>
      </w:r>
      <w:r>
        <w:rPr>
          <w:rFonts w:ascii="Arial" w:hAnsi="Arial" w:cs="Arial"/>
          <w:noProof/>
          <w:sz w:val="18"/>
          <w:szCs w:val="18"/>
        </w:rPr>
        <w:t xml:space="preserve"> </w:t>
      </w: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40BF3616" wp14:editId="747B9D60">
            <wp:extent cx="8850630" cy="4631377"/>
            <wp:effectExtent l="0" t="0" r="762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030"/>
                    <a:stretch/>
                  </pic:blipFill>
                  <pic:spPr bwMode="auto">
                    <a:xfrm>
                      <a:off x="0" y="0"/>
                      <a:ext cx="8850630" cy="4631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1840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 xml:space="preserve">Figure S5. Image collected by a camera trap on 25/05/22 at </w:t>
      </w:r>
      <w:r w:rsidR="002F31F4">
        <w:rPr>
          <w:rFonts w:ascii="Arial" w:hAnsi="Arial" w:cs="Arial"/>
          <w:sz w:val="18"/>
          <w:szCs w:val="18"/>
        </w:rPr>
        <w:t>23</w:t>
      </w:r>
      <w:r>
        <w:rPr>
          <w:rFonts w:ascii="Arial" w:hAnsi="Arial" w:cs="Arial"/>
          <w:sz w:val="18"/>
          <w:szCs w:val="18"/>
        </w:rPr>
        <w:t>:00</w:t>
      </w:r>
      <w:r w:rsidR="002F31F4">
        <w:rPr>
          <w:rFonts w:ascii="Arial" w:hAnsi="Arial" w:cs="Arial"/>
          <w:sz w:val="18"/>
          <w:szCs w:val="18"/>
        </w:rPr>
        <w:t>h</w:t>
      </w:r>
      <w:r>
        <w:rPr>
          <w:rFonts w:ascii="Arial" w:hAnsi="Arial" w:cs="Arial"/>
          <w:sz w:val="18"/>
          <w:szCs w:val="18"/>
        </w:rPr>
        <w:t xml:space="preserve"> with an </w:t>
      </w:r>
      <w:proofErr w:type="spellStart"/>
      <w:r>
        <w:rPr>
          <w:rFonts w:ascii="Arial" w:hAnsi="Arial" w:cs="Arial"/>
          <w:sz w:val="18"/>
          <w:szCs w:val="18"/>
        </w:rPr>
        <w:t>Opilione</w:t>
      </w:r>
      <w:proofErr w:type="spellEnd"/>
      <w:r>
        <w:rPr>
          <w:rFonts w:ascii="Arial" w:hAnsi="Arial" w:cs="Arial"/>
          <w:sz w:val="18"/>
          <w:szCs w:val="18"/>
        </w:rPr>
        <w:t xml:space="preserve"> feeding on a pollen beetle larva</w:t>
      </w:r>
      <w:r w:rsidR="00C575C0">
        <w:rPr>
          <w:rFonts w:ascii="Arial" w:hAnsi="Arial" w:cs="Arial"/>
          <w:sz w:val="18"/>
          <w:szCs w:val="18"/>
        </w:rPr>
        <w:t xml:space="preserve"> </w:t>
      </w:r>
      <w:r w:rsidR="00C575C0" w:rsidRPr="00C575C0">
        <w:rPr>
          <w:rFonts w:ascii="Arial" w:hAnsi="Arial" w:cs="Arial"/>
          <w:sz w:val="18"/>
          <w:szCs w:val="18"/>
        </w:rPr>
        <w:t>(</w:t>
      </w:r>
      <w:proofErr w:type="spellStart"/>
      <w:r w:rsidR="00C575C0" w:rsidRPr="00C575C0">
        <w:rPr>
          <w:rFonts w:ascii="Arial" w:hAnsi="Arial" w:cs="Arial"/>
          <w:i/>
          <w:iCs/>
          <w:sz w:val="18"/>
          <w:szCs w:val="18"/>
        </w:rPr>
        <w:t>Brassicogethes</w:t>
      </w:r>
      <w:proofErr w:type="spellEnd"/>
      <w:r w:rsidR="00C575C0" w:rsidRPr="00C575C0">
        <w:rPr>
          <w:rFonts w:ascii="Arial" w:hAnsi="Arial" w:cs="Arial"/>
          <w:i/>
          <w:iCs/>
          <w:sz w:val="18"/>
          <w:szCs w:val="18"/>
        </w:rPr>
        <w:t xml:space="preserve"> </w:t>
      </w:r>
      <w:proofErr w:type="spellStart"/>
      <w:r w:rsidR="00C575C0" w:rsidRPr="00C575C0">
        <w:rPr>
          <w:rFonts w:ascii="Arial" w:hAnsi="Arial" w:cs="Arial"/>
          <w:i/>
          <w:iCs/>
          <w:sz w:val="18"/>
          <w:szCs w:val="18"/>
        </w:rPr>
        <w:t>aeneus</w:t>
      </w:r>
      <w:proofErr w:type="spellEnd"/>
      <w:r w:rsidR="00C575C0" w:rsidRPr="00C575C0">
        <w:rPr>
          <w:rFonts w:ascii="Arial" w:hAnsi="Arial" w:cs="Arial"/>
          <w:sz w:val="18"/>
          <w:szCs w:val="18"/>
        </w:rPr>
        <w:t>).</w:t>
      </w:r>
      <w:r>
        <w:rPr>
          <w:rFonts w:ascii="Arial" w:hAnsi="Arial" w:cs="Arial"/>
          <w:noProof/>
          <w:sz w:val="18"/>
          <w:szCs w:val="18"/>
        </w:rPr>
        <w:t xml:space="preserve"> </w:t>
      </w:r>
      <w:r w:rsidR="00936EAB"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5B2C10D8" wp14:editId="536A4FAE">
            <wp:extent cx="8850630" cy="4643252"/>
            <wp:effectExtent l="0" t="0" r="7620" b="5080"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791"/>
                    <a:stretch/>
                  </pic:blipFill>
                  <pic:spPr bwMode="auto">
                    <a:xfrm>
                      <a:off x="0" y="0"/>
                      <a:ext cx="8850630" cy="46432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1840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 xml:space="preserve">Figure S6. Image collected by a camera trap on 10/05/22 at </w:t>
      </w:r>
      <w:r w:rsidR="002F31F4">
        <w:rPr>
          <w:rFonts w:ascii="Arial" w:hAnsi="Arial" w:cs="Arial"/>
          <w:sz w:val="18"/>
          <w:szCs w:val="18"/>
        </w:rPr>
        <w:t>21</w:t>
      </w:r>
      <w:r>
        <w:rPr>
          <w:rFonts w:ascii="Arial" w:hAnsi="Arial" w:cs="Arial"/>
          <w:sz w:val="18"/>
          <w:szCs w:val="18"/>
        </w:rPr>
        <w:t>:12</w:t>
      </w:r>
      <w:r w:rsidR="002F31F4">
        <w:rPr>
          <w:rFonts w:ascii="Arial" w:hAnsi="Arial" w:cs="Arial"/>
          <w:sz w:val="18"/>
          <w:szCs w:val="18"/>
        </w:rPr>
        <w:t xml:space="preserve">h </w:t>
      </w:r>
      <w:r>
        <w:rPr>
          <w:rFonts w:ascii="Arial" w:hAnsi="Arial" w:cs="Arial"/>
          <w:sz w:val="18"/>
          <w:szCs w:val="18"/>
        </w:rPr>
        <w:t xml:space="preserve">with a </w:t>
      </w:r>
      <w:proofErr w:type="spellStart"/>
      <w:r>
        <w:rPr>
          <w:rFonts w:ascii="Arial" w:hAnsi="Arial" w:cs="Arial"/>
          <w:sz w:val="18"/>
          <w:szCs w:val="18"/>
        </w:rPr>
        <w:t>Staphylinidae</w:t>
      </w:r>
      <w:proofErr w:type="spellEnd"/>
      <w:r>
        <w:rPr>
          <w:rFonts w:ascii="Arial" w:hAnsi="Arial" w:cs="Arial"/>
          <w:sz w:val="18"/>
          <w:szCs w:val="18"/>
        </w:rPr>
        <w:t xml:space="preserve"> feeding on a pollen beetle larva</w:t>
      </w:r>
      <w:r w:rsidR="00983F9F">
        <w:rPr>
          <w:rFonts w:ascii="Arial" w:hAnsi="Arial" w:cs="Arial"/>
          <w:sz w:val="18"/>
          <w:szCs w:val="18"/>
        </w:rPr>
        <w:t xml:space="preserve"> (</w:t>
      </w:r>
      <w:proofErr w:type="spellStart"/>
      <w:r w:rsidR="00983F9F" w:rsidRPr="00C575C0">
        <w:rPr>
          <w:rFonts w:ascii="Arial" w:hAnsi="Arial" w:cs="Arial"/>
          <w:i/>
          <w:iCs/>
          <w:sz w:val="18"/>
          <w:szCs w:val="18"/>
        </w:rPr>
        <w:t>Brassicogethes</w:t>
      </w:r>
      <w:proofErr w:type="spellEnd"/>
      <w:r w:rsidR="00983F9F" w:rsidRPr="00C575C0">
        <w:rPr>
          <w:rFonts w:ascii="Arial" w:hAnsi="Arial" w:cs="Arial"/>
          <w:i/>
          <w:iCs/>
          <w:sz w:val="18"/>
          <w:szCs w:val="18"/>
        </w:rPr>
        <w:t xml:space="preserve"> </w:t>
      </w:r>
      <w:proofErr w:type="spellStart"/>
      <w:r w:rsidR="00983F9F" w:rsidRPr="00C575C0">
        <w:rPr>
          <w:rFonts w:ascii="Arial" w:hAnsi="Arial" w:cs="Arial"/>
          <w:i/>
          <w:iCs/>
          <w:sz w:val="18"/>
          <w:szCs w:val="18"/>
        </w:rPr>
        <w:t>aeneus</w:t>
      </w:r>
      <w:proofErr w:type="spellEnd"/>
      <w:r w:rsidR="00983F9F">
        <w:rPr>
          <w:rFonts w:ascii="Arial" w:hAnsi="Arial" w:cs="Arial"/>
          <w:sz w:val="18"/>
          <w:szCs w:val="18"/>
        </w:rPr>
        <w:t>).</w:t>
      </w: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50AAF134" wp14:editId="2DDB4F3B">
            <wp:extent cx="8863330" cy="4658374"/>
            <wp:effectExtent l="0" t="0" r="0" b="889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586"/>
                    <a:stretch/>
                  </pic:blipFill>
                  <pic:spPr bwMode="auto">
                    <a:xfrm>
                      <a:off x="0" y="0"/>
                      <a:ext cx="8863330" cy="46583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31840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>Figure S7. Image collected by a camera trap on 10/06/21 at 02:2</w:t>
      </w:r>
      <w:r w:rsidR="002F31F4">
        <w:rPr>
          <w:rFonts w:ascii="Arial" w:hAnsi="Arial" w:cs="Arial"/>
          <w:sz w:val="18"/>
          <w:szCs w:val="18"/>
        </w:rPr>
        <w:t>9h</w:t>
      </w:r>
      <w:r>
        <w:rPr>
          <w:rFonts w:ascii="Arial" w:hAnsi="Arial" w:cs="Arial"/>
          <w:sz w:val="18"/>
          <w:szCs w:val="18"/>
        </w:rPr>
        <w:t xml:space="preserve"> with a predatory larva (probably a </w:t>
      </w:r>
      <w:proofErr w:type="spellStart"/>
      <w:r>
        <w:rPr>
          <w:rFonts w:ascii="Arial" w:hAnsi="Arial" w:cs="Arial"/>
          <w:sz w:val="18"/>
          <w:szCs w:val="18"/>
        </w:rPr>
        <w:t>Carabidae</w:t>
      </w:r>
      <w:proofErr w:type="spellEnd"/>
      <w:r>
        <w:rPr>
          <w:rFonts w:ascii="Arial" w:hAnsi="Arial" w:cs="Arial"/>
          <w:sz w:val="18"/>
          <w:szCs w:val="18"/>
        </w:rPr>
        <w:t xml:space="preserve"> or a </w:t>
      </w:r>
      <w:proofErr w:type="spellStart"/>
      <w:r>
        <w:rPr>
          <w:rFonts w:ascii="Arial" w:hAnsi="Arial" w:cs="Arial"/>
          <w:sz w:val="18"/>
          <w:szCs w:val="18"/>
        </w:rPr>
        <w:t>Staphylinidae</w:t>
      </w:r>
      <w:proofErr w:type="spellEnd"/>
      <w:r>
        <w:rPr>
          <w:rFonts w:ascii="Arial" w:hAnsi="Arial" w:cs="Arial"/>
          <w:sz w:val="18"/>
          <w:szCs w:val="18"/>
        </w:rPr>
        <w:t>) feeding on a pollen beetle larva</w:t>
      </w:r>
      <w:r w:rsidR="00C601C5">
        <w:rPr>
          <w:rFonts w:ascii="Arial" w:hAnsi="Arial" w:cs="Arial"/>
          <w:sz w:val="18"/>
          <w:szCs w:val="18"/>
        </w:rPr>
        <w:t xml:space="preserve"> (</w:t>
      </w:r>
      <w:proofErr w:type="spellStart"/>
      <w:r w:rsidR="00C601C5" w:rsidRPr="00C575C0">
        <w:rPr>
          <w:rFonts w:ascii="Arial" w:hAnsi="Arial" w:cs="Arial"/>
          <w:i/>
          <w:iCs/>
          <w:sz w:val="18"/>
          <w:szCs w:val="18"/>
        </w:rPr>
        <w:t>Brassicogethes</w:t>
      </w:r>
      <w:proofErr w:type="spellEnd"/>
      <w:r w:rsidR="00C601C5" w:rsidRPr="00C575C0">
        <w:rPr>
          <w:rFonts w:ascii="Arial" w:hAnsi="Arial" w:cs="Arial"/>
          <w:i/>
          <w:iCs/>
          <w:sz w:val="18"/>
          <w:szCs w:val="18"/>
        </w:rPr>
        <w:t xml:space="preserve"> </w:t>
      </w:r>
      <w:proofErr w:type="spellStart"/>
      <w:r w:rsidR="00C601C5" w:rsidRPr="00C575C0">
        <w:rPr>
          <w:rFonts w:ascii="Arial" w:hAnsi="Arial" w:cs="Arial"/>
          <w:i/>
          <w:iCs/>
          <w:sz w:val="18"/>
          <w:szCs w:val="18"/>
        </w:rPr>
        <w:t>aeneus</w:t>
      </w:r>
      <w:proofErr w:type="spellEnd"/>
      <w:r w:rsidR="00C601C5">
        <w:rPr>
          <w:rFonts w:ascii="Arial" w:hAnsi="Arial" w:cs="Arial"/>
          <w:sz w:val="18"/>
          <w:szCs w:val="18"/>
        </w:rPr>
        <w:t>).</w:t>
      </w: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64045D08" wp14:editId="054936D9">
            <wp:extent cx="8850630" cy="4619501"/>
            <wp:effectExtent l="0" t="0" r="7620" b="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68"/>
                    <a:stretch/>
                  </pic:blipFill>
                  <pic:spPr bwMode="auto">
                    <a:xfrm>
                      <a:off x="0" y="0"/>
                      <a:ext cx="8850630" cy="4619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9569F" w:rsidRPr="00B9569F">
        <w:rPr>
          <w:rFonts w:ascii="Arial" w:hAnsi="Arial" w:cs="Arial"/>
          <w:sz w:val="18"/>
          <w:szCs w:val="18"/>
        </w:rPr>
        <w:t xml:space="preserve"> </w:t>
      </w:r>
      <w:r w:rsidR="00B9569F">
        <w:rPr>
          <w:rFonts w:ascii="Arial" w:hAnsi="Arial" w:cs="Arial"/>
          <w:sz w:val="18"/>
          <w:szCs w:val="18"/>
        </w:rPr>
        <w:t xml:space="preserve">Figure S8. Image collected by a camera trap on 12/05/22 at 08:00 </w:t>
      </w:r>
      <w:r w:rsidR="007337E2">
        <w:rPr>
          <w:rFonts w:ascii="Arial" w:hAnsi="Arial" w:cs="Arial"/>
          <w:sz w:val="18"/>
          <w:szCs w:val="18"/>
        </w:rPr>
        <w:t>(</w:t>
      </w:r>
      <w:r w:rsidR="00B9569F">
        <w:rPr>
          <w:rFonts w:ascii="Arial" w:hAnsi="Arial" w:cs="Arial"/>
          <w:sz w:val="18"/>
          <w:szCs w:val="18"/>
        </w:rPr>
        <w:t>am</w:t>
      </w:r>
      <w:r w:rsidR="007337E2">
        <w:rPr>
          <w:rFonts w:ascii="Arial" w:hAnsi="Arial" w:cs="Arial"/>
          <w:sz w:val="18"/>
          <w:szCs w:val="18"/>
        </w:rPr>
        <w:t>)</w:t>
      </w:r>
      <w:r w:rsidR="00B9569F">
        <w:rPr>
          <w:rFonts w:ascii="Arial" w:hAnsi="Arial" w:cs="Arial"/>
          <w:sz w:val="18"/>
          <w:szCs w:val="18"/>
        </w:rPr>
        <w:t xml:space="preserve"> with a Formicidae feeding on a pollen beetle larva</w:t>
      </w:r>
      <w:r w:rsidR="007337E2">
        <w:rPr>
          <w:rFonts w:ascii="Arial" w:hAnsi="Arial" w:cs="Arial"/>
          <w:sz w:val="18"/>
          <w:szCs w:val="18"/>
        </w:rPr>
        <w:t xml:space="preserve"> (</w:t>
      </w:r>
      <w:r w:rsidR="007337E2" w:rsidRPr="00C575C0">
        <w:rPr>
          <w:rFonts w:ascii="Arial" w:hAnsi="Arial" w:cs="Arial"/>
          <w:i/>
          <w:iCs/>
          <w:sz w:val="18"/>
          <w:szCs w:val="18"/>
        </w:rPr>
        <w:t>Brassicogethes aeneus</w:t>
      </w:r>
      <w:r w:rsidR="007337E2">
        <w:rPr>
          <w:rFonts w:ascii="Arial" w:hAnsi="Arial" w:cs="Arial"/>
          <w:sz w:val="18"/>
          <w:szCs w:val="18"/>
        </w:rPr>
        <w:t>)</w:t>
      </w:r>
      <w:r w:rsidR="00B9569F">
        <w:rPr>
          <w:rFonts w:ascii="Arial" w:hAnsi="Arial" w:cs="Arial"/>
          <w:sz w:val="18"/>
          <w:szCs w:val="18"/>
        </w:rPr>
        <w:t>.</w:t>
      </w:r>
      <w:r w:rsidR="00B9569F">
        <w:rPr>
          <w:rFonts w:ascii="Arial" w:hAnsi="Arial" w:cs="Arial"/>
          <w:noProof/>
          <w:sz w:val="18"/>
          <w:szCs w:val="18"/>
        </w:rPr>
        <w:t xml:space="preserve"> </w:t>
      </w: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12FB1DCB" wp14:editId="5190DE17">
            <wp:extent cx="8850630" cy="4655127"/>
            <wp:effectExtent l="0" t="0" r="7620" b="0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553"/>
                    <a:stretch/>
                  </pic:blipFill>
                  <pic:spPr bwMode="auto">
                    <a:xfrm>
                      <a:off x="0" y="0"/>
                      <a:ext cx="8850630" cy="4655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9569F" w:rsidRPr="00B9569F">
        <w:rPr>
          <w:rFonts w:ascii="Arial" w:hAnsi="Arial" w:cs="Arial"/>
          <w:sz w:val="18"/>
          <w:szCs w:val="18"/>
        </w:rPr>
        <w:t xml:space="preserve"> </w:t>
      </w:r>
      <w:r w:rsidR="00B9569F">
        <w:rPr>
          <w:rFonts w:ascii="Arial" w:hAnsi="Arial" w:cs="Arial"/>
          <w:sz w:val="18"/>
          <w:szCs w:val="18"/>
        </w:rPr>
        <w:t xml:space="preserve">Figure S9. Image collected by a camera trap on 27/05/22 at 03:02 </w:t>
      </w:r>
      <w:r w:rsidR="007337E2">
        <w:rPr>
          <w:rFonts w:ascii="Arial" w:hAnsi="Arial" w:cs="Arial"/>
          <w:sz w:val="18"/>
          <w:szCs w:val="18"/>
        </w:rPr>
        <w:t>(</w:t>
      </w:r>
      <w:r w:rsidR="00B9569F">
        <w:rPr>
          <w:rFonts w:ascii="Arial" w:hAnsi="Arial" w:cs="Arial"/>
          <w:sz w:val="18"/>
          <w:szCs w:val="18"/>
        </w:rPr>
        <w:t>am</w:t>
      </w:r>
      <w:r w:rsidR="007337E2">
        <w:rPr>
          <w:rFonts w:ascii="Arial" w:hAnsi="Arial" w:cs="Arial"/>
          <w:sz w:val="18"/>
          <w:szCs w:val="18"/>
        </w:rPr>
        <w:t>)</w:t>
      </w:r>
      <w:r w:rsidR="00B9569F">
        <w:rPr>
          <w:rFonts w:ascii="Arial" w:hAnsi="Arial" w:cs="Arial"/>
          <w:sz w:val="18"/>
          <w:szCs w:val="18"/>
        </w:rPr>
        <w:t xml:space="preserve"> with a </w:t>
      </w:r>
      <w:proofErr w:type="spellStart"/>
      <w:r w:rsidR="00B9569F">
        <w:rPr>
          <w:rFonts w:ascii="Arial" w:hAnsi="Arial" w:cs="Arial"/>
          <w:sz w:val="18"/>
          <w:szCs w:val="18"/>
        </w:rPr>
        <w:t>Forficulidae</w:t>
      </w:r>
      <w:proofErr w:type="spellEnd"/>
      <w:r w:rsidR="00B9569F">
        <w:rPr>
          <w:rFonts w:ascii="Arial" w:hAnsi="Arial" w:cs="Arial"/>
          <w:sz w:val="18"/>
          <w:szCs w:val="18"/>
        </w:rPr>
        <w:t xml:space="preserve"> feeding on a pollen beetle larva</w:t>
      </w:r>
      <w:r w:rsidR="007337E2">
        <w:rPr>
          <w:rFonts w:ascii="Arial" w:hAnsi="Arial" w:cs="Arial"/>
          <w:sz w:val="18"/>
          <w:szCs w:val="18"/>
        </w:rPr>
        <w:t xml:space="preserve"> (</w:t>
      </w:r>
      <w:r w:rsidR="007337E2" w:rsidRPr="00C575C0">
        <w:rPr>
          <w:rFonts w:ascii="Arial" w:hAnsi="Arial" w:cs="Arial"/>
          <w:i/>
          <w:iCs/>
          <w:sz w:val="18"/>
          <w:szCs w:val="18"/>
        </w:rPr>
        <w:t>Brassicogethes aeneus</w:t>
      </w:r>
      <w:r w:rsidR="007337E2">
        <w:rPr>
          <w:rFonts w:ascii="Arial" w:hAnsi="Arial" w:cs="Arial"/>
          <w:sz w:val="18"/>
          <w:szCs w:val="18"/>
        </w:rPr>
        <w:t>)</w:t>
      </w:r>
      <w:r w:rsidR="00B9569F">
        <w:rPr>
          <w:rFonts w:ascii="Arial" w:hAnsi="Arial" w:cs="Arial"/>
          <w:sz w:val="18"/>
          <w:szCs w:val="18"/>
        </w:rPr>
        <w:t xml:space="preserve">. </w:t>
      </w:r>
      <w:r w:rsidR="005B0270">
        <w:rPr>
          <w:rFonts w:ascii="Arial" w:hAnsi="Arial" w:cs="Arial"/>
          <w:sz w:val="18"/>
          <w:szCs w:val="18"/>
        </w:rPr>
        <w:t>Several p</w:t>
      </w:r>
      <w:r w:rsidR="00B9569F">
        <w:rPr>
          <w:rFonts w:ascii="Arial" w:hAnsi="Arial" w:cs="Arial"/>
          <w:sz w:val="18"/>
          <w:szCs w:val="18"/>
        </w:rPr>
        <w:t xml:space="preserve">redatory larvae and a </w:t>
      </w:r>
      <w:proofErr w:type="spellStart"/>
      <w:r w:rsidR="00B9569F">
        <w:rPr>
          <w:rFonts w:ascii="Arial" w:hAnsi="Arial" w:cs="Arial"/>
          <w:sz w:val="18"/>
          <w:szCs w:val="18"/>
        </w:rPr>
        <w:t>parasitoid</w:t>
      </w:r>
      <w:proofErr w:type="spellEnd"/>
      <w:r w:rsidR="00B9569F">
        <w:rPr>
          <w:rFonts w:ascii="Arial" w:hAnsi="Arial" w:cs="Arial"/>
          <w:sz w:val="18"/>
          <w:szCs w:val="18"/>
        </w:rPr>
        <w:t xml:space="preserve"> can also be observed visiting the predation card.</w:t>
      </w:r>
    </w:p>
    <w:p w14:paraId="7CF1CE10" w14:textId="637B442E" w:rsidR="00B9569F" w:rsidRDefault="00B9569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0AF38908" w14:textId="4D1C2691" w:rsidR="00B9569F" w:rsidRDefault="003D39E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lastRenderedPageBreak/>
        <w:t>List of the videos showing examples of predations events:</w:t>
      </w:r>
    </w:p>
    <w:p w14:paraId="7CCFCF08" w14:textId="0321E9C6" w:rsidR="00B9569F" w:rsidRDefault="00B9569F">
      <w:pPr>
        <w:rPr>
          <w:rFonts w:ascii="Arial" w:hAnsi="Arial" w:cs="Arial"/>
          <w:sz w:val="18"/>
          <w:szCs w:val="18"/>
        </w:rPr>
      </w:pPr>
    </w:p>
    <w:p w14:paraId="4711FC03" w14:textId="76B3900E" w:rsidR="00B9569F" w:rsidRDefault="00B9569F">
      <w:pPr>
        <w:rPr>
          <w:rFonts w:ascii="Arial" w:hAnsi="Arial" w:cs="Arial"/>
          <w:sz w:val="18"/>
          <w:szCs w:val="18"/>
        </w:rPr>
      </w:pPr>
      <w:proofErr w:type="spellStart"/>
      <w:r w:rsidRPr="00B9569F">
        <w:rPr>
          <w:rFonts w:ascii="Arial" w:hAnsi="Arial" w:cs="Arial"/>
          <w:b/>
          <w:sz w:val="18"/>
          <w:szCs w:val="18"/>
        </w:rPr>
        <w:t>Carabidae</w:t>
      </w:r>
      <w:proofErr w:type="spellEnd"/>
      <w:r w:rsidRPr="00B9569F">
        <w:rPr>
          <w:rFonts w:ascii="Arial" w:hAnsi="Arial" w:cs="Arial"/>
          <w:b/>
          <w:sz w:val="18"/>
          <w:szCs w:val="18"/>
        </w:rPr>
        <w:t xml:space="preserve">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hvFohuEBw-0</w:t>
      </w:r>
    </w:p>
    <w:p w14:paraId="78A5AB5E" w14:textId="4CD4E0DA" w:rsidR="00424CCF" w:rsidRDefault="00424CCF">
      <w:pPr>
        <w:rPr>
          <w:rFonts w:ascii="Arial" w:hAnsi="Arial" w:cs="Arial"/>
          <w:sz w:val="18"/>
          <w:szCs w:val="18"/>
        </w:rPr>
      </w:pPr>
      <w:proofErr w:type="spellStart"/>
      <w:r>
        <w:rPr>
          <w:rFonts w:ascii="Arial" w:hAnsi="Arial" w:cs="Arial"/>
          <w:b/>
          <w:sz w:val="18"/>
          <w:szCs w:val="18"/>
        </w:rPr>
        <w:t>Opilione</w:t>
      </w:r>
      <w:proofErr w:type="spellEnd"/>
      <w:r w:rsidRPr="00B9569F">
        <w:rPr>
          <w:rFonts w:ascii="Arial" w:hAnsi="Arial" w:cs="Arial"/>
          <w:b/>
          <w:sz w:val="18"/>
          <w:szCs w:val="18"/>
        </w:rPr>
        <w:t xml:space="preserve">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OBd1ne0wjs8</w:t>
      </w:r>
    </w:p>
    <w:p w14:paraId="7A2B36CA" w14:textId="37FB0908" w:rsidR="00B9569F" w:rsidRDefault="00B9569F" w:rsidP="00B9569F">
      <w:pPr>
        <w:rPr>
          <w:rFonts w:ascii="Arial" w:hAnsi="Arial" w:cs="Arial"/>
          <w:sz w:val="18"/>
          <w:szCs w:val="18"/>
        </w:rPr>
      </w:pPr>
      <w:proofErr w:type="spellStart"/>
      <w:r w:rsidRPr="00B9569F">
        <w:rPr>
          <w:rFonts w:ascii="Arial" w:hAnsi="Arial" w:cs="Arial"/>
          <w:b/>
          <w:sz w:val="18"/>
          <w:szCs w:val="18"/>
        </w:rPr>
        <w:t>Staphylinidae</w:t>
      </w:r>
      <w:proofErr w:type="spellEnd"/>
      <w:r w:rsidRPr="00B9569F">
        <w:rPr>
          <w:rFonts w:ascii="Arial" w:hAnsi="Arial" w:cs="Arial"/>
          <w:b/>
          <w:sz w:val="18"/>
          <w:szCs w:val="18"/>
        </w:rPr>
        <w:t xml:space="preserve">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5BEn5O2J4ns</w:t>
      </w:r>
    </w:p>
    <w:p w14:paraId="4D9E4241" w14:textId="55F92754" w:rsidR="002A1F85" w:rsidRDefault="002A1F85" w:rsidP="00B9569F">
      <w:pPr>
        <w:rPr>
          <w:rFonts w:ascii="Arial" w:hAnsi="Arial" w:cs="Arial"/>
          <w:sz w:val="18"/>
          <w:szCs w:val="18"/>
        </w:rPr>
      </w:pPr>
      <w:r w:rsidRPr="00B9569F">
        <w:rPr>
          <w:rFonts w:ascii="Arial" w:hAnsi="Arial" w:cs="Arial"/>
          <w:b/>
          <w:sz w:val="18"/>
          <w:szCs w:val="18"/>
        </w:rPr>
        <w:t xml:space="preserve">Predatory larvae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7kOjqva87A4</w:t>
      </w:r>
    </w:p>
    <w:p w14:paraId="4A9A8C75" w14:textId="0D3D0442" w:rsidR="002A1F85" w:rsidRDefault="002A1F85" w:rsidP="00B9569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b/>
          <w:sz w:val="18"/>
          <w:szCs w:val="18"/>
        </w:rPr>
        <w:t>Formicidae</w:t>
      </w:r>
      <w:r w:rsidRPr="00B9569F">
        <w:rPr>
          <w:rFonts w:ascii="Arial" w:hAnsi="Arial" w:cs="Arial"/>
          <w:b/>
          <w:sz w:val="18"/>
          <w:szCs w:val="18"/>
        </w:rPr>
        <w:t xml:space="preserve">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v9kclseoBW0</w:t>
      </w:r>
    </w:p>
    <w:p w14:paraId="64E527A5" w14:textId="1D349C7B" w:rsidR="00B9569F" w:rsidRDefault="002A1F85">
      <w:pPr>
        <w:rPr>
          <w:rFonts w:ascii="Arial" w:hAnsi="Arial" w:cs="Arial"/>
          <w:sz w:val="18"/>
          <w:szCs w:val="18"/>
        </w:rPr>
      </w:pPr>
      <w:proofErr w:type="spellStart"/>
      <w:r>
        <w:rPr>
          <w:rFonts w:ascii="Arial" w:hAnsi="Arial" w:cs="Arial"/>
          <w:b/>
          <w:sz w:val="18"/>
          <w:szCs w:val="18"/>
        </w:rPr>
        <w:t>Forficulidae</w:t>
      </w:r>
      <w:proofErr w:type="spellEnd"/>
      <w:r w:rsidRPr="00B9569F">
        <w:rPr>
          <w:rFonts w:ascii="Arial" w:hAnsi="Arial" w:cs="Arial"/>
          <w:b/>
          <w:sz w:val="18"/>
          <w:szCs w:val="18"/>
        </w:rPr>
        <w:t xml:space="preserve"> feeding </w:t>
      </w:r>
      <w:r w:rsidR="003D39EF">
        <w:rPr>
          <w:rFonts w:ascii="Arial" w:hAnsi="Arial" w:cs="Arial"/>
          <w:b/>
          <w:sz w:val="18"/>
          <w:szCs w:val="18"/>
        </w:rPr>
        <w:t xml:space="preserve">- </w:t>
      </w:r>
      <w:r w:rsidR="003D39EF" w:rsidRPr="003D39EF">
        <w:rPr>
          <w:rFonts w:ascii="Arial" w:hAnsi="Arial" w:cs="Arial"/>
          <w:b/>
          <w:sz w:val="18"/>
          <w:szCs w:val="18"/>
        </w:rPr>
        <w:t>https://www.youtube.com/watch?v=eKE8mTbjaQ4</w:t>
      </w:r>
    </w:p>
    <w:p w14:paraId="0373A8D8" w14:textId="77777777" w:rsidR="00B9569F" w:rsidRDefault="00B9569F">
      <w:pPr>
        <w:rPr>
          <w:rFonts w:ascii="Arial" w:hAnsi="Arial" w:cs="Arial"/>
          <w:sz w:val="18"/>
          <w:szCs w:val="18"/>
        </w:rPr>
      </w:pPr>
    </w:p>
    <w:p w14:paraId="7B540A36" w14:textId="77777777" w:rsidR="00936EAB" w:rsidRDefault="00936EAB">
      <w:pPr>
        <w:rPr>
          <w:rFonts w:ascii="Arial" w:hAnsi="Arial" w:cs="Arial"/>
          <w:sz w:val="18"/>
          <w:szCs w:val="18"/>
        </w:rPr>
        <w:sectPr w:rsidR="00936EAB" w:rsidSect="00936EA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80B1FC9" w14:textId="77777777" w:rsidR="00423941" w:rsidRPr="00790268" w:rsidRDefault="00423941" w:rsidP="00423941">
      <w:pPr>
        <w:jc w:val="both"/>
        <w:rPr>
          <w:rFonts w:ascii="Times New Roman" w:hAnsi="Times New Roman" w:cs="Times New Roman"/>
          <w:b/>
          <w:bCs/>
        </w:rPr>
      </w:pPr>
      <w:r w:rsidRPr="00790268">
        <w:rPr>
          <w:rFonts w:ascii="Times New Roman" w:hAnsi="Times New Roman" w:cs="Times New Roman"/>
          <w:b/>
          <w:bCs/>
        </w:rPr>
        <w:lastRenderedPageBreak/>
        <w:t>Predator diurnal activity in 2021</w:t>
      </w:r>
    </w:p>
    <w:p w14:paraId="2DCF0BAE" w14:textId="59CBE985" w:rsidR="00423941" w:rsidRDefault="00423941" w:rsidP="0042394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ame method was used to document the predator activity pattern in 2021 </w:t>
      </w:r>
      <w:r w:rsidR="00CB7977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in 2022 (see section </w:t>
      </w:r>
      <w:r w:rsidRPr="00406897">
        <w:rPr>
          <w:rFonts w:ascii="Times New Roman" w:hAnsi="Times New Roman" w:cs="Times New Roman"/>
        </w:rPr>
        <w:t>Data analyses</w:t>
      </w:r>
      <w:r>
        <w:rPr>
          <w:rFonts w:ascii="Times New Roman" w:hAnsi="Times New Roman" w:cs="Times New Roman"/>
        </w:rPr>
        <w:t xml:space="preserve"> from the main manuscript). </w:t>
      </w:r>
    </w:p>
    <w:p w14:paraId="7AFFEBBF" w14:textId="38208547" w:rsidR="00423941" w:rsidRDefault="00423941" w:rsidP="0042394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ignificant differences </w:t>
      </w:r>
      <w:r w:rsidR="00EF3625">
        <w:rPr>
          <w:rFonts w:ascii="Times New Roman" w:hAnsi="Times New Roman" w:cs="Times New Roman"/>
        </w:rPr>
        <w:t xml:space="preserve">between </w:t>
      </w:r>
      <w:r>
        <w:rPr>
          <w:rFonts w:ascii="Times New Roman" w:hAnsi="Times New Roman" w:cs="Times New Roman"/>
        </w:rPr>
        <w:t>predator activity were found when pollen beetle larvae (χ</w:t>
      </w:r>
      <w:r w:rsidRPr="00E15C50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bscript"/>
        </w:rPr>
        <w:t>4</w:t>
      </w:r>
      <w:r>
        <w:rPr>
          <w:rFonts w:ascii="Times New Roman" w:hAnsi="Times New Roman" w:cs="Times New Roman"/>
        </w:rPr>
        <w:t xml:space="preserve"> = 27.33, p &lt; 0.001) or brassica pod midge larvae (χ</w:t>
      </w:r>
      <w:r w:rsidRPr="00E15C50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bscript"/>
        </w:rPr>
        <w:t>4</w:t>
      </w:r>
      <w:r>
        <w:rPr>
          <w:rFonts w:ascii="Times New Roman" w:hAnsi="Times New Roman" w:cs="Times New Roman"/>
        </w:rPr>
        <w:t xml:space="preserve"> = 61.77, p &lt; 0.001) were used on as sentinel prey. Differences </w:t>
      </w:r>
      <w:r w:rsidR="00EF3625"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</w:rPr>
        <w:t>predator activity between sampling dates were also found (pollen beetles: χ</w:t>
      </w:r>
      <w:r w:rsidRPr="00E15C50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bscript"/>
        </w:rPr>
        <w:t>5</w:t>
      </w:r>
      <w:r>
        <w:rPr>
          <w:rFonts w:ascii="Times New Roman" w:hAnsi="Times New Roman" w:cs="Times New Roman"/>
        </w:rPr>
        <w:t xml:space="preserve"> = 13.24, p = 0.021; χ</w:t>
      </w:r>
      <w:r w:rsidRPr="00E15C50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bscript"/>
        </w:rPr>
        <w:t>7</w:t>
      </w:r>
      <w:r>
        <w:rPr>
          <w:rFonts w:ascii="Times New Roman" w:hAnsi="Times New Roman" w:cs="Times New Roman"/>
        </w:rPr>
        <w:t xml:space="preserve"> = 19.84, p = 0.006).</w:t>
      </w:r>
    </w:p>
    <w:p w14:paraId="470400E9" w14:textId="77777777" w:rsidR="00423941" w:rsidRDefault="00423941" w:rsidP="00423941">
      <w:pPr>
        <w:jc w:val="both"/>
        <w:rPr>
          <w:rFonts w:ascii="Times New Roman" w:hAnsi="Times New Roman" w:cs="Times New Roman"/>
        </w:rPr>
      </w:pPr>
      <w:r w:rsidRPr="00995260">
        <w:rPr>
          <w:noProof/>
        </w:rPr>
        <w:drawing>
          <wp:inline distT="0" distB="0" distL="0" distR="0" wp14:anchorId="10430A67" wp14:editId="76F2D48D">
            <wp:extent cx="3368566" cy="5108713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9984" cy="5110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A3D4AA" w14:textId="660F2A23" w:rsidR="00423941" w:rsidRPr="00877ACC" w:rsidRDefault="00423941" w:rsidP="00423941">
      <w:pPr>
        <w:jc w:val="both"/>
        <w:rPr>
          <w:rFonts w:ascii="Arial" w:hAnsi="Arial" w:cs="Arial"/>
          <w:sz w:val="18"/>
          <w:szCs w:val="18"/>
        </w:rPr>
      </w:pPr>
      <w:r w:rsidRPr="00877ACC">
        <w:rPr>
          <w:rFonts w:ascii="Arial" w:hAnsi="Arial" w:cs="Arial"/>
          <w:sz w:val="18"/>
          <w:szCs w:val="18"/>
        </w:rPr>
        <w:t xml:space="preserve">Figure </w:t>
      </w:r>
      <w:r>
        <w:rPr>
          <w:rFonts w:ascii="Arial" w:hAnsi="Arial" w:cs="Arial"/>
          <w:sz w:val="18"/>
          <w:szCs w:val="18"/>
        </w:rPr>
        <w:t>S</w:t>
      </w:r>
      <w:r w:rsidR="00B9569F">
        <w:rPr>
          <w:rFonts w:ascii="Arial" w:hAnsi="Arial" w:cs="Arial"/>
          <w:sz w:val="18"/>
          <w:szCs w:val="18"/>
        </w:rPr>
        <w:t>1</w:t>
      </w:r>
      <w:r w:rsidR="00826B50">
        <w:rPr>
          <w:rFonts w:ascii="Arial" w:hAnsi="Arial" w:cs="Arial"/>
          <w:sz w:val="18"/>
          <w:szCs w:val="18"/>
        </w:rPr>
        <w:t>0</w:t>
      </w:r>
      <w:r w:rsidR="00E91BB3">
        <w:rPr>
          <w:rFonts w:ascii="Arial" w:hAnsi="Arial" w:cs="Arial"/>
          <w:sz w:val="18"/>
          <w:szCs w:val="18"/>
        </w:rPr>
        <w:t>. M</w:t>
      </w:r>
      <w:r w:rsidRPr="00877ACC">
        <w:rPr>
          <w:rFonts w:ascii="Arial" w:hAnsi="Arial" w:cs="Arial"/>
          <w:sz w:val="18"/>
          <w:szCs w:val="18"/>
        </w:rPr>
        <w:t>ean (±</w:t>
      </w:r>
      <w:r>
        <w:rPr>
          <w:rFonts w:ascii="Arial" w:hAnsi="Arial" w:cs="Arial"/>
          <w:sz w:val="18"/>
          <w:szCs w:val="18"/>
        </w:rPr>
        <w:t xml:space="preserve"> </w:t>
      </w:r>
      <w:r w:rsidRPr="00877ACC">
        <w:rPr>
          <w:rFonts w:ascii="Arial" w:hAnsi="Arial" w:cs="Arial"/>
          <w:sz w:val="18"/>
          <w:szCs w:val="18"/>
        </w:rPr>
        <w:t>SE) number of pictures with predator</w:t>
      </w:r>
      <w:r>
        <w:rPr>
          <w:rFonts w:ascii="Arial" w:hAnsi="Arial" w:cs="Arial"/>
          <w:sz w:val="18"/>
          <w:szCs w:val="18"/>
        </w:rPr>
        <w:t>s</w:t>
      </w:r>
      <w:r w:rsidRPr="00877ACC">
        <w:rPr>
          <w:rFonts w:ascii="Arial" w:hAnsi="Arial" w:cs="Arial"/>
          <w:sz w:val="18"/>
          <w:szCs w:val="18"/>
        </w:rPr>
        <w:t xml:space="preserve"> observed on the predation card at different times of the day. Predation cards contain </w:t>
      </w:r>
      <w:r>
        <w:rPr>
          <w:rFonts w:ascii="Arial" w:hAnsi="Arial" w:cs="Arial"/>
          <w:sz w:val="18"/>
          <w:szCs w:val="18"/>
        </w:rPr>
        <w:t>a</w:t>
      </w:r>
      <w:r w:rsidRPr="00877ACC">
        <w:rPr>
          <w:rFonts w:ascii="Arial" w:hAnsi="Arial" w:cs="Arial"/>
          <w:sz w:val="18"/>
          <w:szCs w:val="18"/>
        </w:rPr>
        <w:t xml:space="preserve">) pollen beetle larvae or </w:t>
      </w:r>
      <w:r>
        <w:rPr>
          <w:rFonts w:ascii="Arial" w:hAnsi="Arial" w:cs="Arial"/>
          <w:sz w:val="18"/>
          <w:szCs w:val="18"/>
        </w:rPr>
        <w:t>b</w:t>
      </w:r>
      <w:r w:rsidRPr="00877ACC">
        <w:rPr>
          <w:rFonts w:ascii="Arial" w:hAnsi="Arial" w:cs="Arial"/>
          <w:sz w:val="18"/>
          <w:szCs w:val="18"/>
        </w:rPr>
        <w:t>) brassica pod midge larvae. Data collected in 202</w:t>
      </w:r>
      <w:r>
        <w:rPr>
          <w:rFonts w:ascii="Arial" w:hAnsi="Arial" w:cs="Arial"/>
          <w:sz w:val="18"/>
          <w:szCs w:val="18"/>
        </w:rPr>
        <w:t>1</w:t>
      </w:r>
      <w:r w:rsidRPr="00877ACC">
        <w:rPr>
          <w:rFonts w:ascii="Arial" w:hAnsi="Arial" w:cs="Arial"/>
          <w:sz w:val="18"/>
          <w:szCs w:val="18"/>
        </w:rPr>
        <w:t>. Different letters indicate significant differences between times of the day.</w:t>
      </w:r>
    </w:p>
    <w:p w14:paraId="4B227EC9" w14:textId="77777777" w:rsidR="00423941" w:rsidRDefault="00423941" w:rsidP="00423941">
      <w:pPr>
        <w:jc w:val="both"/>
        <w:rPr>
          <w:rFonts w:ascii="Times New Roman" w:hAnsi="Times New Roman" w:cs="Times New Roman"/>
          <w:b/>
          <w:bCs/>
        </w:rPr>
      </w:pPr>
    </w:p>
    <w:p w14:paraId="0566B6C5" w14:textId="77777777" w:rsidR="00423941" w:rsidRDefault="00423941" w:rsidP="0042394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07E5D8F" w14:textId="77777777" w:rsidR="00423941" w:rsidRDefault="00423941" w:rsidP="00423941">
      <w:pPr>
        <w:jc w:val="both"/>
        <w:rPr>
          <w:rFonts w:ascii="Times New Roman" w:hAnsi="Times New Roman" w:cs="Times New Roman"/>
        </w:rPr>
      </w:pPr>
    </w:p>
    <w:p w14:paraId="1AD8276B" w14:textId="796CE1EF" w:rsidR="00423941" w:rsidRDefault="00797D88" w:rsidP="00423941">
      <w:pPr>
        <w:jc w:val="both"/>
        <w:rPr>
          <w:rStyle w:val="Marquedecommentaire"/>
        </w:rPr>
      </w:pPr>
      <w:r w:rsidRPr="00797D88">
        <w:rPr>
          <w:noProof/>
        </w:rPr>
        <w:drawing>
          <wp:inline distT="0" distB="0" distL="0" distR="0" wp14:anchorId="3FEBD036" wp14:editId="55920443">
            <wp:extent cx="5731510" cy="5198014"/>
            <wp:effectExtent l="0" t="0" r="2540" b="317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198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6CFFFF" w14:textId="0E73F67E" w:rsidR="00423941" w:rsidRDefault="00423941" w:rsidP="00423941">
      <w:pPr>
        <w:jc w:val="both"/>
        <w:rPr>
          <w:rFonts w:ascii="Arial" w:hAnsi="Arial" w:cs="Arial"/>
          <w:sz w:val="18"/>
          <w:szCs w:val="18"/>
        </w:rPr>
      </w:pPr>
      <w:r w:rsidRPr="00877ACC">
        <w:rPr>
          <w:rFonts w:ascii="Arial" w:hAnsi="Arial" w:cs="Arial"/>
          <w:sz w:val="18"/>
          <w:szCs w:val="18"/>
        </w:rPr>
        <w:t xml:space="preserve">Figure </w:t>
      </w:r>
      <w:r>
        <w:rPr>
          <w:rFonts w:ascii="Arial" w:hAnsi="Arial" w:cs="Arial"/>
          <w:sz w:val="18"/>
          <w:szCs w:val="18"/>
        </w:rPr>
        <w:t>S</w:t>
      </w:r>
      <w:r w:rsidR="00B9569F">
        <w:rPr>
          <w:rFonts w:ascii="Arial" w:hAnsi="Arial" w:cs="Arial"/>
          <w:sz w:val="18"/>
          <w:szCs w:val="18"/>
        </w:rPr>
        <w:t>1</w:t>
      </w:r>
      <w:r w:rsidR="00826B50">
        <w:rPr>
          <w:rFonts w:ascii="Arial" w:hAnsi="Arial" w:cs="Arial"/>
          <w:sz w:val="18"/>
          <w:szCs w:val="18"/>
        </w:rPr>
        <w:t>1</w:t>
      </w:r>
      <w:r w:rsidR="00E91BB3">
        <w:rPr>
          <w:rFonts w:ascii="Arial" w:hAnsi="Arial" w:cs="Arial"/>
          <w:sz w:val="18"/>
          <w:szCs w:val="18"/>
        </w:rPr>
        <w:t>. M</w:t>
      </w:r>
      <w:r w:rsidRPr="00877ACC">
        <w:rPr>
          <w:rFonts w:ascii="Arial" w:hAnsi="Arial" w:cs="Arial"/>
          <w:sz w:val="18"/>
          <w:szCs w:val="18"/>
        </w:rPr>
        <w:t>ean (±</w:t>
      </w:r>
      <w:r>
        <w:rPr>
          <w:rFonts w:ascii="Arial" w:hAnsi="Arial" w:cs="Arial"/>
          <w:sz w:val="18"/>
          <w:szCs w:val="18"/>
        </w:rPr>
        <w:t xml:space="preserve"> </w:t>
      </w:r>
      <w:r w:rsidRPr="00877ACC">
        <w:rPr>
          <w:rFonts w:ascii="Arial" w:hAnsi="Arial" w:cs="Arial"/>
          <w:sz w:val="18"/>
          <w:szCs w:val="18"/>
        </w:rPr>
        <w:t>SE) number of pictures with predator</w:t>
      </w:r>
      <w:r>
        <w:rPr>
          <w:rFonts w:ascii="Arial" w:hAnsi="Arial" w:cs="Arial"/>
          <w:sz w:val="18"/>
          <w:szCs w:val="18"/>
        </w:rPr>
        <w:t>s</w:t>
      </w:r>
      <w:r w:rsidRPr="00877ACC">
        <w:rPr>
          <w:rFonts w:ascii="Arial" w:hAnsi="Arial" w:cs="Arial"/>
          <w:sz w:val="18"/>
          <w:szCs w:val="18"/>
        </w:rPr>
        <w:t xml:space="preserve"> observed on the predation card at different times of the day. Predation cards contain pollen beetle larvae </w:t>
      </w:r>
      <w:r>
        <w:rPr>
          <w:rFonts w:ascii="Arial" w:hAnsi="Arial" w:cs="Arial"/>
          <w:sz w:val="18"/>
          <w:szCs w:val="18"/>
        </w:rPr>
        <w:t xml:space="preserve">(yellow bars) </w:t>
      </w:r>
      <w:r w:rsidRPr="00877ACC">
        <w:rPr>
          <w:rFonts w:ascii="Arial" w:hAnsi="Arial" w:cs="Arial"/>
          <w:sz w:val="18"/>
          <w:szCs w:val="18"/>
        </w:rPr>
        <w:t>or brassica pod midge</w:t>
      </w:r>
      <w:r>
        <w:rPr>
          <w:rFonts w:ascii="Arial" w:hAnsi="Arial" w:cs="Arial"/>
          <w:sz w:val="18"/>
          <w:szCs w:val="18"/>
        </w:rPr>
        <w:t xml:space="preserve"> </w:t>
      </w:r>
      <w:r w:rsidR="00C90AF2">
        <w:rPr>
          <w:rFonts w:ascii="Arial" w:hAnsi="Arial" w:cs="Arial"/>
          <w:sz w:val="18"/>
          <w:szCs w:val="18"/>
        </w:rPr>
        <w:t xml:space="preserve">larvae </w:t>
      </w:r>
      <w:r>
        <w:rPr>
          <w:rFonts w:ascii="Arial" w:hAnsi="Arial" w:cs="Arial"/>
          <w:sz w:val="18"/>
          <w:szCs w:val="18"/>
        </w:rPr>
        <w:t>(green bars)</w:t>
      </w:r>
      <w:r w:rsidRPr="00877ACC">
        <w:rPr>
          <w:rFonts w:ascii="Arial" w:hAnsi="Arial" w:cs="Arial"/>
          <w:sz w:val="18"/>
          <w:szCs w:val="18"/>
        </w:rPr>
        <w:t>. Data collected in 202</w:t>
      </w:r>
      <w:r>
        <w:rPr>
          <w:rFonts w:ascii="Arial" w:hAnsi="Arial" w:cs="Arial"/>
          <w:sz w:val="18"/>
          <w:szCs w:val="18"/>
        </w:rPr>
        <w:t xml:space="preserve">2 and presented for each predatory </w:t>
      </w:r>
      <w:proofErr w:type="gramStart"/>
      <w:r>
        <w:rPr>
          <w:rFonts w:ascii="Arial" w:hAnsi="Arial" w:cs="Arial"/>
          <w:sz w:val="18"/>
          <w:szCs w:val="18"/>
        </w:rPr>
        <w:t>taxa</w:t>
      </w:r>
      <w:proofErr w:type="gramEnd"/>
      <w:r>
        <w:rPr>
          <w:rFonts w:ascii="Arial" w:hAnsi="Arial" w:cs="Arial"/>
          <w:sz w:val="18"/>
          <w:szCs w:val="18"/>
        </w:rPr>
        <w:t xml:space="preserve"> identified</w:t>
      </w:r>
      <w:r w:rsidRPr="00877ACC">
        <w:rPr>
          <w:rFonts w:ascii="Arial" w:hAnsi="Arial" w:cs="Arial"/>
          <w:sz w:val="18"/>
          <w:szCs w:val="18"/>
        </w:rPr>
        <w:t>.</w:t>
      </w:r>
    </w:p>
    <w:p w14:paraId="7DA5C874" w14:textId="77777777" w:rsidR="00423941" w:rsidRDefault="00423941" w:rsidP="00423941">
      <w:pPr>
        <w:rPr>
          <w:rFonts w:ascii="Arial" w:hAnsi="Arial" w:cs="Arial"/>
          <w:sz w:val="18"/>
          <w:szCs w:val="18"/>
        </w:rPr>
      </w:pPr>
    </w:p>
    <w:p w14:paraId="5C07FCDB" w14:textId="77777777" w:rsidR="00423941" w:rsidRDefault="00423941" w:rsidP="00423941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397C3AFF" w14:textId="77777777" w:rsidR="00423941" w:rsidRDefault="00423941" w:rsidP="00423941">
      <w:pPr>
        <w:jc w:val="both"/>
        <w:rPr>
          <w:rFonts w:ascii="Arial" w:hAnsi="Arial" w:cs="Arial"/>
          <w:sz w:val="18"/>
          <w:szCs w:val="18"/>
        </w:rPr>
      </w:pPr>
    </w:p>
    <w:p w14:paraId="6DF00F84" w14:textId="77777777" w:rsidR="00423941" w:rsidRDefault="00423941" w:rsidP="00423941">
      <w:pPr>
        <w:jc w:val="both"/>
        <w:rPr>
          <w:rFonts w:ascii="Arial" w:hAnsi="Arial" w:cs="Arial"/>
          <w:sz w:val="18"/>
          <w:szCs w:val="18"/>
        </w:rPr>
      </w:pPr>
      <w:r w:rsidRPr="000A3C90">
        <w:rPr>
          <w:noProof/>
        </w:rPr>
        <w:drawing>
          <wp:inline distT="0" distB="0" distL="0" distR="0" wp14:anchorId="08CD5653" wp14:editId="48756EAA">
            <wp:extent cx="6262777" cy="4594738"/>
            <wp:effectExtent l="0" t="0" r="508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6334" cy="4597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9034B7" w14:textId="25ED2933" w:rsidR="00423941" w:rsidRPr="00253F35" w:rsidRDefault="00423941" w:rsidP="00423941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Figure S</w:t>
      </w:r>
      <w:r w:rsidR="00B9569F">
        <w:rPr>
          <w:rFonts w:ascii="Arial" w:hAnsi="Arial" w:cs="Arial"/>
          <w:sz w:val="18"/>
          <w:szCs w:val="18"/>
        </w:rPr>
        <w:t>1</w:t>
      </w:r>
      <w:r w:rsidR="00826B50">
        <w:rPr>
          <w:rFonts w:ascii="Arial" w:hAnsi="Arial" w:cs="Arial"/>
          <w:sz w:val="18"/>
          <w:szCs w:val="18"/>
        </w:rPr>
        <w:t>2</w:t>
      </w:r>
      <w:bookmarkStart w:id="0" w:name="_GoBack"/>
      <w:bookmarkEnd w:id="0"/>
      <w:r w:rsidR="005C3134">
        <w:rPr>
          <w:rFonts w:ascii="Arial" w:hAnsi="Arial" w:cs="Arial"/>
          <w:sz w:val="18"/>
          <w:szCs w:val="18"/>
        </w:rPr>
        <w:t>. M</w:t>
      </w:r>
      <w:r w:rsidRPr="000A3C90">
        <w:rPr>
          <w:rFonts w:ascii="Arial" w:hAnsi="Arial" w:cs="Arial"/>
          <w:sz w:val="18"/>
          <w:szCs w:val="18"/>
        </w:rPr>
        <w:t xml:space="preserve">ean (± SE) number of </w:t>
      </w:r>
      <w:proofErr w:type="spellStart"/>
      <w:r>
        <w:rPr>
          <w:rFonts w:ascii="Arial" w:hAnsi="Arial" w:cs="Arial"/>
          <w:sz w:val="18"/>
          <w:szCs w:val="18"/>
        </w:rPr>
        <w:t>Carabidae</w:t>
      </w:r>
      <w:proofErr w:type="spellEnd"/>
      <w:r>
        <w:rPr>
          <w:rFonts w:ascii="Arial" w:hAnsi="Arial" w:cs="Arial"/>
          <w:sz w:val="18"/>
          <w:szCs w:val="18"/>
        </w:rPr>
        <w:t xml:space="preserve"> </w:t>
      </w:r>
      <w:r w:rsidRPr="000A3C90">
        <w:rPr>
          <w:rFonts w:ascii="Arial" w:hAnsi="Arial" w:cs="Arial"/>
          <w:sz w:val="18"/>
          <w:szCs w:val="18"/>
        </w:rPr>
        <w:t xml:space="preserve">visitors observed on the predation cards (grey bars) and </w:t>
      </w:r>
      <w:proofErr w:type="spellStart"/>
      <w:r>
        <w:rPr>
          <w:rFonts w:ascii="Arial" w:hAnsi="Arial" w:cs="Arial"/>
          <w:sz w:val="18"/>
          <w:szCs w:val="18"/>
        </w:rPr>
        <w:t>Carabidae</w:t>
      </w:r>
      <w:proofErr w:type="spellEnd"/>
      <w:r w:rsidRPr="000A3C90">
        <w:rPr>
          <w:rFonts w:ascii="Arial" w:hAnsi="Arial" w:cs="Arial"/>
          <w:sz w:val="18"/>
          <w:szCs w:val="18"/>
        </w:rPr>
        <w:t xml:space="preserve"> collected in pitfall traps (black bars) in 2021 and 2022 when pollen beetle and brassica pod midge larvae were used as sentinel prey.</w:t>
      </w:r>
      <w:r>
        <w:rPr>
          <w:rFonts w:ascii="Arial" w:hAnsi="Arial" w:cs="Arial"/>
          <w:sz w:val="18"/>
          <w:szCs w:val="18"/>
        </w:rPr>
        <w:t xml:space="preserve"> Small </w:t>
      </w:r>
      <w:proofErr w:type="spellStart"/>
      <w:r>
        <w:rPr>
          <w:rFonts w:ascii="Arial" w:hAnsi="Arial" w:cs="Arial"/>
          <w:sz w:val="18"/>
          <w:szCs w:val="18"/>
        </w:rPr>
        <w:t>Carabidae</w:t>
      </w:r>
      <w:proofErr w:type="spellEnd"/>
      <w:r>
        <w:rPr>
          <w:rFonts w:ascii="Arial" w:hAnsi="Arial" w:cs="Arial"/>
          <w:sz w:val="18"/>
          <w:szCs w:val="18"/>
        </w:rPr>
        <w:t xml:space="preserve"> include </w:t>
      </w:r>
      <w:proofErr w:type="spellStart"/>
      <w:r w:rsidRPr="000A3C90">
        <w:rPr>
          <w:rFonts w:ascii="Arial" w:hAnsi="Arial" w:cs="Arial"/>
          <w:i/>
          <w:iCs/>
          <w:sz w:val="18"/>
          <w:szCs w:val="18"/>
        </w:rPr>
        <w:t>Bembidion</w:t>
      </w:r>
      <w:proofErr w:type="spellEnd"/>
      <w:r w:rsidRPr="000A3C90">
        <w:rPr>
          <w:rFonts w:ascii="Arial" w:hAnsi="Arial" w:cs="Arial"/>
          <w:i/>
          <w:iCs/>
          <w:sz w:val="18"/>
          <w:szCs w:val="18"/>
        </w:rPr>
        <w:t xml:space="preserve"> sp.</w:t>
      </w:r>
      <w:r w:rsidRPr="000A3C90">
        <w:rPr>
          <w:rFonts w:ascii="Arial" w:hAnsi="Arial" w:cs="Arial"/>
          <w:sz w:val="18"/>
          <w:szCs w:val="18"/>
        </w:rPr>
        <w:t xml:space="preserve"> and </w:t>
      </w:r>
      <w:proofErr w:type="spellStart"/>
      <w:r w:rsidRPr="000A3C90">
        <w:rPr>
          <w:rFonts w:ascii="Arial" w:hAnsi="Arial" w:cs="Arial"/>
          <w:i/>
          <w:iCs/>
          <w:sz w:val="18"/>
          <w:szCs w:val="18"/>
        </w:rPr>
        <w:t>Trechus</w:t>
      </w:r>
      <w:proofErr w:type="spellEnd"/>
      <w:r w:rsidRPr="000A3C90">
        <w:rPr>
          <w:rFonts w:ascii="Arial" w:hAnsi="Arial" w:cs="Arial"/>
          <w:i/>
          <w:iCs/>
          <w:sz w:val="18"/>
          <w:szCs w:val="18"/>
        </w:rPr>
        <w:t xml:space="preserve"> sp.</w:t>
      </w:r>
    </w:p>
    <w:p w14:paraId="67F0481B" w14:textId="5C2358A8" w:rsidR="00423941" w:rsidRDefault="00423941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530D0A42" w14:textId="77777777" w:rsidR="00423941" w:rsidRDefault="00423941">
      <w:pPr>
        <w:rPr>
          <w:rFonts w:ascii="Arial" w:hAnsi="Arial" w:cs="Arial"/>
          <w:sz w:val="18"/>
          <w:szCs w:val="18"/>
        </w:rPr>
      </w:pPr>
    </w:p>
    <w:p w14:paraId="0D335005" w14:textId="77777777" w:rsidR="00423941" w:rsidRDefault="00423941" w:rsidP="000E34B5">
      <w:pPr>
        <w:jc w:val="both"/>
        <w:rPr>
          <w:rFonts w:ascii="Arial" w:hAnsi="Arial" w:cs="Arial"/>
          <w:sz w:val="18"/>
          <w:szCs w:val="18"/>
        </w:rPr>
      </w:pPr>
    </w:p>
    <w:p w14:paraId="3E7CA2E1" w14:textId="6811D610" w:rsidR="000E34B5" w:rsidRDefault="000E34B5" w:rsidP="000E34B5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Table S1</w:t>
      </w:r>
      <w:r w:rsidR="00564949">
        <w:rPr>
          <w:rFonts w:ascii="Arial" w:hAnsi="Arial" w:cs="Arial"/>
          <w:sz w:val="18"/>
          <w:szCs w:val="18"/>
        </w:rPr>
        <w:t>. T</w:t>
      </w:r>
      <w:r>
        <w:rPr>
          <w:rFonts w:ascii="Arial" w:hAnsi="Arial" w:cs="Arial"/>
          <w:sz w:val="18"/>
          <w:szCs w:val="18"/>
        </w:rPr>
        <w:t>axa identified as predator</w:t>
      </w:r>
      <w:r w:rsidR="00564949">
        <w:rPr>
          <w:rFonts w:ascii="Arial" w:hAnsi="Arial" w:cs="Arial"/>
          <w:sz w:val="18"/>
          <w:szCs w:val="18"/>
        </w:rPr>
        <w:t>s</w:t>
      </w:r>
      <w:r>
        <w:rPr>
          <w:rFonts w:ascii="Arial" w:hAnsi="Arial" w:cs="Arial"/>
          <w:sz w:val="18"/>
          <w:szCs w:val="18"/>
        </w:rPr>
        <w:t xml:space="preserve"> of pollen beetle and brassica pod midge larvae in previous studies. Results from </w:t>
      </w:r>
      <w:r>
        <w:rPr>
          <w:rFonts w:ascii="Arial" w:hAnsi="Arial" w:cs="Arial"/>
          <w:sz w:val="18"/>
          <w:szCs w:val="18"/>
        </w:rPr>
        <w:fldChar w:fldCharType="begin"/>
      </w:r>
      <w:r>
        <w:rPr>
          <w:rFonts w:ascii="Arial" w:hAnsi="Arial" w:cs="Arial"/>
          <w:sz w:val="18"/>
          <w:szCs w:val="18"/>
        </w:rPr>
        <w:instrText xml:space="preserve"> ADDIN ZOTERO_ITEM CSL_CITATION {"citationID":"o2ORpZGy","properties":{"formattedCitation":"(Williams et al. 2010; \\uc0\\u214{}berg, Cassel\\uc0\\u8208{}Lundhagen, and Ekbom 2011; Gagnon 2017)","plainCitation":"(Williams et al. 2010; Öberg, Cassel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rFonts w:ascii="Arial" w:hAnsi="Arial" w:cs="Arial"/>
          <w:sz w:val="18"/>
          <w:szCs w:val="18"/>
        </w:rPr>
        <w:instrText>Lundhagen, and Ekbom 2011; Gagnon 2017)","noteIndex":0},"citationItems":[{"id":220,"uris":["http://zotero.org/users/11425136/items/434HFQNZ"],"itemData":{"id":220,"type":"article-journal","container-title":"Biocontrol-based integrated management of oilseed rape pests","ISSN":"9048139821","journalAbbreviation":"Biocontrol-based integrated management of oilseed rape pests","note":"publisher: Springer","page":"115-149","title":"Ground beetles as predators of oilseed rape pests: incidence, spatio-temporal distributions and feeding","author":[{"family":"Williams","given":"Ingrid H"},{"family":"Ferguson","given":"Andrew W"},{"family":"Kruus","given":"Märt"},{"family":"Veromann","given":"Eve"},{"family":"Warner","given":"Douglas J"}],"issued":{"date-parts":[["2010"]]}}},{"id":386,"uris":["http://zotero.org/users/11425136/items/RM9AY6N4"],"itemData":{"id":386,"type":"article-journal","container-title":"Entomologia Experimentalis et Applicata","ISSN":"0013-8703","issue":"3","journalAbbreviation":"Entomologia Experimentalis et Applicata","note":"publisher: Wiley Online Library","page":"256-262","title":"Pollen beetles are consumed by ground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rFonts w:ascii="Arial" w:hAnsi="Arial" w:cs="Arial"/>
          <w:sz w:val="18"/>
          <w:szCs w:val="18"/>
        </w:rPr>
        <w:instrText>and foliage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rFonts w:ascii="Arial" w:hAnsi="Arial" w:cs="Arial"/>
          <w:sz w:val="18"/>
          <w:szCs w:val="18"/>
        </w:rPr>
        <w:instrText>dwelling spiders in winter oilseed rape","volume":"138","author":[{"family":"Öberg","given":"Sandra"},{"family":"Cassel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rFonts w:ascii="Arial" w:hAnsi="Arial" w:cs="Arial"/>
          <w:sz w:val="18"/>
          <w:szCs w:val="18"/>
        </w:rPr>
        <w:instrText xml:space="preserve">Lundhagen","given":"Anna"},{"family":"Ekbom","given":"Barbara"}],"issued":{"date-parts":[["2011"]]}}},{"id":403,"uris":["http://zotero.org/users/11425136/items/2JVE44WE"],"itemData":{"id":403,"type":"thesis","event-place":"en","genre":"Mémoire","number-of-pages":"93","publisher":"Université du Québec","publisher-place":"en","title":"Caractérisation de la guilde des ennemis naturels du méligethes des cruciferes (Brassicogethes viridescens, Coleoptera : Nitidulidae) dans la culture du canola dans la région Néarctique","URL":"https://archipel.uqam.ca/10774/1/M15243.pdf","author":[{"family":"Gagnon","given":"Marie-Eve"}],"accessed":{"date-parts":[["2023",4,19]]},"issued":{"date-parts":[["2017"]]}}}],"schema":"https://github.com/citation-style-language/schema/raw/master/csl-citation.json"} </w:instrText>
      </w:r>
      <w:r>
        <w:rPr>
          <w:rFonts w:ascii="Arial" w:hAnsi="Arial" w:cs="Arial"/>
          <w:sz w:val="18"/>
          <w:szCs w:val="18"/>
        </w:rPr>
        <w:fldChar w:fldCharType="separate"/>
      </w:r>
      <w:r w:rsidRPr="00A73809">
        <w:rPr>
          <w:rFonts w:ascii="Arial" w:hAnsi="Arial" w:cs="Arial"/>
          <w:sz w:val="18"/>
          <w:szCs w:val="24"/>
        </w:rPr>
        <w:t>Williams et al. 2010; Öberg, Cassel‐Lundhagen, and Ekbom 2011; Gagnon 2017</w:t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t xml:space="preserve">. </w:t>
      </w:r>
      <w:r w:rsidR="00564949">
        <w:rPr>
          <w:rFonts w:ascii="Arial" w:hAnsi="Arial" w:cs="Arial"/>
          <w:sz w:val="18"/>
          <w:szCs w:val="18"/>
        </w:rPr>
        <w:t xml:space="preserve">Note </w:t>
      </w:r>
      <w:r>
        <w:rPr>
          <w:rFonts w:ascii="Arial" w:hAnsi="Arial" w:cs="Arial"/>
          <w:sz w:val="18"/>
          <w:szCs w:val="18"/>
        </w:rPr>
        <w:t xml:space="preserve">Gagnon 2017 was conducted in Canada on </w:t>
      </w:r>
      <w:proofErr w:type="spellStart"/>
      <w:r w:rsidRPr="00A73809">
        <w:rPr>
          <w:rFonts w:ascii="Arial" w:hAnsi="Arial" w:cs="Arial"/>
          <w:i/>
          <w:iCs/>
          <w:sz w:val="18"/>
          <w:szCs w:val="18"/>
        </w:rPr>
        <w:t>Brassicogethes</w:t>
      </w:r>
      <w:proofErr w:type="spellEnd"/>
      <w:r w:rsidRPr="00A73809">
        <w:rPr>
          <w:rFonts w:ascii="Arial" w:hAnsi="Arial" w:cs="Arial"/>
          <w:i/>
          <w:iCs/>
          <w:sz w:val="18"/>
          <w:szCs w:val="18"/>
        </w:rPr>
        <w:t xml:space="preserve"> </w:t>
      </w:r>
      <w:proofErr w:type="spellStart"/>
      <w:r w:rsidRPr="00A73809">
        <w:rPr>
          <w:rFonts w:ascii="Arial" w:hAnsi="Arial" w:cs="Arial"/>
          <w:i/>
          <w:iCs/>
          <w:sz w:val="18"/>
          <w:szCs w:val="18"/>
        </w:rPr>
        <w:t>viridescen</w:t>
      </w:r>
      <w:r w:rsidR="00305DD3">
        <w:rPr>
          <w:rFonts w:ascii="Arial" w:hAnsi="Arial" w:cs="Arial"/>
          <w:i/>
          <w:iCs/>
          <w:sz w:val="18"/>
          <w:szCs w:val="18"/>
        </w:rPr>
        <w:t>s</w:t>
      </w:r>
      <w:proofErr w:type="spellEnd"/>
      <w:r w:rsidR="00D66434">
        <w:rPr>
          <w:rFonts w:ascii="Arial" w:hAnsi="Arial" w:cs="Arial"/>
          <w:i/>
          <w:iCs/>
          <w:sz w:val="18"/>
          <w:szCs w:val="18"/>
        </w:rPr>
        <w:t>,</w:t>
      </w:r>
      <w:r>
        <w:rPr>
          <w:rFonts w:ascii="Arial" w:hAnsi="Arial" w:cs="Arial"/>
          <w:sz w:val="18"/>
          <w:szCs w:val="18"/>
        </w:rPr>
        <w:t xml:space="preserve"> a species closely related to </w:t>
      </w:r>
      <w:r w:rsidRPr="00A73809">
        <w:rPr>
          <w:rFonts w:ascii="Arial" w:hAnsi="Arial" w:cs="Arial"/>
          <w:i/>
          <w:iCs/>
          <w:sz w:val="18"/>
          <w:szCs w:val="18"/>
        </w:rPr>
        <w:t>Brassicogethes aeneus</w:t>
      </w:r>
      <w:r>
        <w:rPr>
          <w:rFonts w:ascii="Arial" w:hAnsi="Arial" w:cs="Arial"/>
          <w:sz w:val="18"/>
          <w:szCs w:val="18"/>
        </w:rPr>
        <w:t>.</w:t>
      </w:r>
    </w:p>
    <w:tbl>
      <w:tblPr>
        <w:tblpPr w:leftFromText="180" w:rightFromText="180" w:vertAnchor="page" w:horzAnchor="margin" w:tblpXSpec="center" w:tblpY="2996"/>
        <w:tblW w:w="11729" w:type="dxa"/>
        <w:tblLook w:val="04A0" w:firstRow="1" w:lastRow="0" w:firstColumn="1" w:lastColumn="0" w:noHBand="0" w:noVBand="1"/>
      </w:tblPr>
      <w:tblGrid>
        <w:gridCol w:w="830"/>
        <w:gridCol w:w="1035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  <w:gridCol w:w="411"/>
      </w:tblGrid>
      <w:tr w:rsidR="000E34B5" w:rsidRPr="00A73809" w14:paraId="41FB87A4" w14:textId="77777777" w:rsidTr="002F36EC">
        <w:trPr>
          <w:trHeight w:val="235"/>
        </w:trPr>
        <w:tc>
          <w:tcPr>
            <w:tcW w:w="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85AEFE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972AC1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576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FF7D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rabidae</w:t>
            </w:r>
            <w:proofErr w:type="spellEnd"/>
          </w:p>
        </w:tc>
        <w:tc>
          <w:tcPr>
            <w:tcW w:w="8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3E91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raneae</w:t>
            </w:r>
          </w:p>
        </w:tc>
        <w:tc>
          <w:tcPr>
            <w:tcW w:w="2466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3010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ther</w:t>
            </w:r>
          </w:p>
        </w:tc>
      </w:tr>
      <w:tr w:rsidR="000E34B5" w:rsidRPr="00A73809" w14:paraId="00B1E28A" w14:textId="77777777" w:rsidTr="002F36EC">
        <w:trPr>
          <w:trHeight w:val="1810"/>
        </w:trPr>
        <w:tc>
          <w:tcPr>
            <w:tcW w:w="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F827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y species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CA13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ethod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4B11853C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Amara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imiliata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7A3128DC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Anchomen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dorsali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4AF96680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Asaphidion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pp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5CDE099A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Bembidion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lampro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4D232F43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Bembidion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p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59D900C5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Clivina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fossor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74FF60D3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Harpalu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rufipe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04328800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Harpal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affini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21981988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Harpal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p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63182C5A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Loricera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ilicorni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316A7082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Nebria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brevicolli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5B6AEFB6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oecil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cupreu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307AF3B5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teristich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macer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77E43161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terostich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madidu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08475326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terostichu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melanariu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334D847D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tomis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umicatus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3FE08547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Pardosa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sp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2365D4C7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Theridion</w:t>
            </w:r>
            <w:proofErr w:type="spellEnd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A73809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eastAsia="en-GB"/>
              </w:rPr>
              <w:t>impressum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14A0A3EC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ve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71BD4F1A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hilopoda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06908565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ccinelidae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715A2B5C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ormicidae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2B3E670D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asteropoda</w:t>
            </w:r>
            <w:proofErr w:type="spellEnd"/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14:paraId="140436AA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ryllidae</w:t>
            </w:r>
          </w:p>
        </w:tc>
      </w:tr>
      <w:tr w:rsidR="000E34B5" w:rsidRPr="00A73809" w14:paraId="35C4E926" w14:textId="77777777" w:rsidTr="002F36EC">
        <w:trPr>
          <w:trHeight w:val="635"/>
        </w:trPr>
        <w:tc>
          <w:tcPr>
            <w:tcW w:w="8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C864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ollen beetle larva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C70EFA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tio</w:t>
            </w:r>
            <w:proofErr w:type="spellEnd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-temporal relationship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68E4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DCEA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DBCB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E005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EE79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830C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310D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AC35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44D9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0D50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82E4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3318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EFD3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4777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8570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F0A2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60C0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864C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EDFE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0E1A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CE49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A151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757C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FAAB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4FF6D046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313942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6E8CBE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ut content analysi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A20D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B1E2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027D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5380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22A1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C41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DCEF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8E7E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5D93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B28A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4BEA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2067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F1D9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EBDD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68DD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D5B8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D611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2DD1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983F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974A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DDCA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7ABC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6679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9AF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127B4927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A0F61B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0E3A22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eeding test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8F96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4B01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4741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67B5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74C9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12FD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52AC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75F8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77C5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A742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6750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543B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4CFE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9934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334D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F5BE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6469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E471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97D4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8748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BF1A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288D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916B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87C0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3B97CE9A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21597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F31314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mera tracking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FBC3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4243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DCEE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7895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C165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1AB5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7417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7145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3806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2D25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CB11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2BCD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4274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3A31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46A1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6F22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4E7C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BE7A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2B3E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C94A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F047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AF52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B2A7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9D11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</w:tr>
      <w:tr w:rsidR="000E34B5" w:rsidRPr="00A73809" w14:paraId="34D43F94" w14:textId="77777777" w:rsidTr="002F36EC">
        <w:trPr>
          <w:trHeight w:val="635"/>
        </w:trPr>
        <w:tc>
          <w:tcPr>
            <w:tcW w:w="8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DC2F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rassica pod midge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 larva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8D291D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tio</w:t>
            </w:r>
            <w:proofErr w:type="spellEnd"/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-temporal relationship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F1DE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AA44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DC3B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AF21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7352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FD5B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79E0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77C9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3903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03BE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740C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BB6D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1C98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D715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14DD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46FB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EE9A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625D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5E33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9E34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227F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4EA0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2F59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3B28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460C6245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7F17F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188215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ut content analysi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33D8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BBB4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C9A3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405E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2EF9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E660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DAD4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E661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FA22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B85A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45F2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3D13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EB1C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6137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0B6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077B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C6BC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FD77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A853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6632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6C1E3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8D877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5242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8944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0AD180E4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22D70B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A0A301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eeding tests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A275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332F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797E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A84A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EF1E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3D7F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18B9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48CF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10EFE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D45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775B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C7C7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0EDC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DC1E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3BA7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X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640E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3A7B2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514B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9253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4D22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EAD5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C723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5933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EC2B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0E34B5" w:rsidRPr="00A73809" w14:paraId="130B4274" w14:textId="77777777" w:rsidTr="002F36EC">
        <w:trPr>
          <w:trHeight w:val="425"/>
        </w:trPr>
        <w:tc>
          <w:tcPr>
            <w:tcW w:w="8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4A4F18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C92244" w14:textId="77777777" w:rsidR="000E34B5" w:rsidRPr="00A73809" w:rsidRDefault="000E34B5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mera tracking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4365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469F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1E67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37D3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73E8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DC6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5AA9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E6C20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6D87A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B736C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7CB6D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40298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44D9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0B76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8AA7B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1162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B144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6DB24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1BB2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57271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41BC5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A5E66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43AA9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B236F" w14:textId="77777777" w:rsidR="000E34B5" w:rsidRPr="00A73809" w:rsidRDefault="000E34B5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A73809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</w:tbl>
    <w:p w14:paraId="3708A4FC" w14:textId="77777777" w:rsidR="000E34B5" w:rsidRDefault="000E34B5">
      <w:pPr>
        <w:rPr>
          <w:rFonts w:ascii="Arial" w:hAnsi="Arial" w:cs="Arial"/>
          <w:sz w:val="18"/>
          <w:szCs w:val="18"/>
        </w:rPr>
      </w:pPr>
    </w:p>
    <w:p w14:paraId="0AB25955" w14:textId="77777777" w:rsidR="000E34B5" w:rsidRDefault="000E34B5">
      <w:pPr>
        <w:rPr>
          <w:rFonts w:ascii="Arial" w:hAnsi="Arial" w:cs="Arial"/>
          <w:sz w:val="18"/>
          <w:szCs w:val="18"/>
        </w:rPr>
      </w:pPr>
    </w:p>
    <w:p w14:paraId="35166A50" w14:textId="37F9614B" w:rsidR="000E34B5" w:rsidRDefault="000E34B5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7516591A" w14:textId="77777777" w:rsidR="000E34B5" w:rsidRDefault="000E34B5">
      <w:pPr>
        <w:rPr>
          <w:rFonts w:ascii="Arial" w:hAnsi="Arial" w:cs="Arial"/>
          <w:sz w:val="18"/>
          <w:szCs w:val="18"/>
        </w:rPr>
      </w:pPr>
    </w:p>
    <w:p w14:paraId="28368B90" w14:textId="0F4E1EB3" w:rsidR="00A15F68" w:rsidRDefault="00A15F68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Table S</w:t>
      </w:r>
      <w:r w:rsidR="00032B5E">
        <w:rPr>
          <w:rFonts w:ascii="Arial" w:hAnsi="Arial" w:cs="Arial"/>
          <w:sz w:val="18"/>
          <w:szCs w:val="18"/>
        </w:rPr>
        <w:t>2</w:t>
      </w:r>
      <w:r w:rsidR="00D66434">
        <w:rPr>
          <w:rFonts w:ascii="Arial" w:hAnsi="Arial" w:cs="Arial"/>
          <w:sz w:val="18"/>
          <w:szCs w:val="18"/>
        </w:rPr>
        <w:t>. D</w:t>
      </w:r>
      <w:r>
        <w:rPr>
          <w:rFonts w:ascii="Arial" w:hAnsi="Arial" w:cs="Arial"/>
          <w:sz w:val="18"/>
          <w:szCs w:val="18"/>
        </w:rPr>
        <w:t xml:space="preserve">istribution </w:t>
      </w:r>
      <w:r w:rsidR="00807BE9">
        <w:rPr>
          <w:rFonts w:ascii="Arial" w:hAnsi="Arial" w:cs="Arial"/>
          <w:sz w:val="18"/>
          <w:szCs w:val="18"/>
        </w:rPr>
        <w:t xml:space="preserve">error in </w:t>
      </w:r>
      <w:r>
        <w:rPr>
          <w:rFonts w:ascii="Arial" w:hAnsi="Arial" w:cs="Arial"/>
          <w:sz w:val="18"/>
          <w:szCs w:val="18"/>
        </w:rPr>
        <w:t xml:space="preserve">the models (zero-inflated GLMM) used to analyse the differences </w:t>
      </w:r>
      <w:r w:rsidR="00406897">
        <w:rPr>
          <w:rFonts w:ascii="Arial" w:hAnsi="Arial" w:cs="Arial"/>
          <w:sz w:val="18"/>
          <w:szCs w:val="18"/>
        </w:rPr>
        <w:t xml:space="preserve">of the number of individuals </w:t>
      </w:r>
      <w:r>
        <w:rPr>
          <w:rFonts w:ascii="Arial" w:hAnsi="Arial" w:cs="Arial"/>
          <w:sz w:val="18"/>
          <w:szCs w:val="18"/>
        </w:rPr>
        <w:t xml:space="preserve">between taxa of found in pitfall traps, visitation events and predation events. </w:t>
      </w:r>
      <w:r w:rsidRPr="00A15F68">
        <w:rPr>
          <w:rFonts w:ascii="Arial" w:hAnsi="Arial" w:cs="Arial"/>
          <w:sz w:val="18"/>
          <w:szCs w:val="18"/>
        </w:rPr>
        <w:t>nbinom1</w:t>
      </w:r>
      <w:r>
        <w:rPr>
          <w:rFonts w:ascii="Arial" w:hAnsi="Arial" w:cs="Arial"/>
          <w:sz w:val="18"/>
          <w:szCs w:val="18"/>
        </w:rPr>
        <w:t>: n</w:t>
      </w:r>
      <w:r w:rsidRPr="00A15F68">
        <w:rPr>
          <w:rFonts w:ascii="Arial" w:hAnsi="Arial" w:cs="Arial"/>
          <w:sz w:val="18"/>
          <w:szCs w:val="18"/>
        </w:rPr>
        <w:t>egative binomial distribution</w:t>
      </w:r>
      <w:r>
        <w:rPr>
          <w:rFonts w:ascii="Arial" w:hAnsi="Arial" w:cs="Arial"/>
          <w:sz w:val="18"/>
          <w:szCs w:val="18"/>
        </w:rPr>
        <w:t xml:space="preserve">, </w:t>
      </w:r>
      <w:proofErr w:type="spellStart"/>
      <w:r w:rsidRPr="00A15F68">
        <w:rPr>
          <w:rFonts w:ascii="Arial" w:hAnsi="Arial" w:cs="Arial"/>
          <w:sz w:val="18"/>
          <w:szCs w:val="18"/>
        </w:rPr>
        <w:t>genpois</w:t>
      </w:r>
      <w:proofErr w:type="spellEnd"/>
      <w:r>
        <w:rPr>
          <w:rFonts w:ascii="Arial" w:hAnsi="Arial" w:cs="Arial"/>
          <w:sz w:val="18"/>
          <w:szCs w:val="18"/>
        </w:rPr>
        <w:t>: g</w:t>
      </w:r>
      <w:r w:rsidRPr="00A15F68">
        <w:rPr>
          <w:rFonts w:ascii="Arial" w:hAnsi="Arial" w:cs="Arial"/>
          <w:sz w:val="18"/>
          <w:szCs w:val="18"/>
        </w:rPr>
        <w:t>eneralized Poisson distribution</w:t>
      </w:r>
      <w:r>
        <w:rPr>
          <w:rFonts w:ascii="Arial" w:hAnsi="Arial" w:cs="Arial"/>
          <w:sz w:val="18"/>
          <w:szCs w:val="18"/>
        </w:rPr>
        <w:t>.</w:t>
      </w:r>
    </w:p>
    <w:tbl>
      <w:tblPr>
        <w:tblW w:w="9360" w:type="dxa"/>
        <w:tblLook w:val="04A0" w:firstRow="1" w:lastRow="0" w:firstColumn="1" w:lastColumn="0" w:noHBand="0" w:noVBand="1"/>
      </w:tblPr>
      <w:tblGrid>
        <w:gridCol w:w="1846"/>
        <w:gridCol w:w="1529"/>
        <w:gridCol w:w="2228"/>
        <w:gridCol w:w="1529"/>
        <w:gridCol w:w="2228"/>
      </w:tblGrid>
      <w:tr w:rsidR="00A15F68" w:rsidRPr="002514A6" w14:paraId="03771947" w14:textId="77777777" w:rsidTr="002514A6">
        <w:trPr>
          <w:trHeight w:val="295"/>
        </w:trPr>
        <w:tc>
          <w:tcPr>
            <w:tcW w:w="1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FED93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7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9E064" w14:textId="77777777" w:rsidR="00A15F68" w:rsidRPr="002514A6" w:rsidRDefault="00A15F68" w:rsidP="00A15F6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2021</w:t>
            </w:r>
          </w:p>
        </w:tc>
        <w:tc>
          <w:tcPr>
            <w:tcW w:w="37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23ACF" w14:textId="77777777" w:rsidR="00A15F68" w:rsidRPr="002514A6" w:rsidRDefault="00A15F68" w:rsidP="00A15F6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2022</w:t>
            </w:r>
          </w:p>
        </w:tc>
      </w:tr>
      <w:tr w:rsidR="00A15F68" w:rsidRPr="00A15F68" w14:paraId="0701C52B" w14:textId="77777777" w:rsidTr="002514A6">
        <w:trPr>
          <w:trHeight w:val="418"/>
        </w:trPr>
        <w:tc>
          <w:tcPr>
            <w:tcW w:w="1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178DC" w14:textId="71491F74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564F03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Pollen beetle</w:t>
            </w:r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21FDAE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Brassica pod midge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0DE303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Pollen beetle</w:t>
            </w:r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ACC06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Brassica pod midge</w:t>
            </w:r>
          </w:p>
        </w:tc>
      </w:tr>
      <w:tr w:rsidR="00A15F68" w:rsidRPr="00A15F68" w14:paraId="04A5A5A1" w14:textId="77777777" w:rsidTr="002514A6">
        <w:trPr>
          <w:trHeight w:val="295"/>
        </w:trPr>
        <w:tc>
          <w:tcPr>
            <w:tcW w:w="1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5C4EE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itfall trap data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0D526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DE1DB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E5A3D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binom1</w:t>
            </w:r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89B2B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</w:tr>
      <w:tr w:rsidR="00A15F68" w:rsidRPr="00A15F68" w14:paraId="06273EAE" w14:textId="77777777" w:rsidTr="002514A6">
        <w:trPr>
          <w:trHeight w:val="295"/>
        </w:trPr>
        <w:tc>
          <w:tcPr>
            <w:tcW w:w="1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FBF45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Visitation events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9933A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21E1F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A3D18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66D2D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</w:tr>
      <w:tr w:rsidR="00A15F68" w:rsidRPr="00A15F68" w14:paraId="48CCEDC1" w14:textId="77777777" w:rsidTr="002514A6">
        <w:trPr>
          <w:trHeight w:val="295"/>
        </w:trPr>
        <w:tc>
          <w:tcPr>
            <w:tcW w:w="1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4FD6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redation events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882D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binom1</w:t>
            </w:r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81277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9638E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  <w:tc>
          <w:tcPr>
            <w:tcW w:w="22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D1008" w14:textId="77777777" w:rsidR="00A15F68" w:rsidRPr="002514A6" w:rsidRDefault="00A15F68" w:rsidP="00A15F6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2514A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enpois</w:t>
            </w:r>
            <w:proofErr w:type="spellEnd"/>
          </w:p>
        </w:tc>
      </w:tr>
    </w:tbl>
    <w:p w14:paraId="210CCD86" w14:textId="4F94DE64" w:rsidR="00A15F68" w:rsidRDefault="00A15F68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75846009" w14:textId="77777777" w:rsidR="00EB50EC" w:rsidRPr="00406897" w:rsidRDefault="00EB50EC">
      <w:pPr>
        <w:rPr>
          <w:rFonts w:ascii="Arial" w:hAnsi="Arial" w:cs="Arial"/>
          <w:sz w:val="14"/>
          <w:szCs w:val="14"/>
        </w:rPr>
      </w:pPr>
    </w:p>
    <w:p w14:paraId="0F464EC5" w14:textId="6B0A81AB" w:rsidR="00EB50EC" w:rsidRPr="00406897" w:rsidRDefault="00EB50EC" w:rsidP="0068724A">
      <w:pPr>
        <w:jc w:val="both"/>
        <w:rPr>
          <w:rFonts w:ascii="Arial" w:hAnsi="Arial" w:cs="Arial"/>
          <w:sz w:val="18"/>
          <w:szCs w:val="18"/>
        </w:rPr>
      </w:pPr>
      <w:r w:rsidRPr="00406897">
        <w:rPr>
          <w:rFonts w:ascii="Arial" w:hAnsi="Arial" w:cs="Arial"/>
          <w:sz w:val="18"/>
          <w:szCs w:val="18"/>
        </w:rPr>
        <w:t>Table S</w:t>
      </w:r>
      <w:r w:rsidR="00186C80">
        <w:rPr>
          <w:rFonts w:ascii="Arial" w:hAnsi="Arial" w:cs="Arial"/>
          <w:sz w:val="18"/>
          <w:szCs w:val="18"/>
        </w:rPr>
        <w:t>3</w:t>
      </w:r>
      <w:r w:rsidR="00252A48">
        <w:rPr>
          <w:rFonts w:ascii="Arial" w:hAnsi="Arial" w:cs="Arial"/>
          <w:sz w:val="18"/>
          <w:szCs w:val="18"/>
        </w:rPr>
        <w:t>. M</w:t>
      </w:r>
      <w:r w:rsidRPr="00406897">
        <w:rPr>
          <w:rFonts w:ascii="Arial" w:hAnsi="Arial" w:cs="Arial"/>
          <w:sz w:val="18"/>
          <w:szCs w:val="18"/>
        </w:rPr>
        <w:t>ean (SE) number of individuals of different tax</w:t>
      </w:r>
      <w:r w:rsidR="002F36EC">
        <w:rPr>
          <w:rFonts w:ascii="Arial" w:hAnsi="Arial" w:cs="Arial"/>
          <w:sz w:val="18"/>
          <w:szCs w:val="18"/>
        </w:rPr>
        <w:t>a</w:t>
      </w:r>
      <w:r w:rsidRPr="00406897">
        <w:rPr>
          <w:rFonts w:ascii="Arial" w:hAnsi="Arial" w:cs="Arial"/>
          <w:sz w:val="18"/>
          <w:szCs w:val="18"/>
        </w:rPr>
        <w:t xml:space="preserve"> found in pitfall traps placed in oilseed rape fields </w:t>
      </w:r>
      <w:r w:rsidR="00406897">
        <w:rPr>
          <w:rFonts w:ascii="Arial" w:hAnsi="Arial" w:cs="Arial"/>
          <w:sz w:val="18"/>
          <w:szCs w:val="18"/>
        </w:rPr>
        <w:t xml:space="preserve">for 24 hours. Samples collected </w:t>
      </w:r>
      <w:r w:rsidRPr="00406897">
        <w:rPr>
          <w:rFonts w:ascii="Arial" w:hAnsi="Arial" w:cs="Arial"/>
          <w:sz w:val="18"/>
          <w:szCs w:val="18"/>
        </w:rPr>
        <w:t xml:space="preserve">in 2021 and 2022 </w:t>
      </w:r>
      <w:r w:rsidR="00406897">
        <w:rPr>
          <w:rFonts w:ascii="Arial" w:hAnsi="Arial" w:cs="Arial"/>
          <w:sz w:val="18"/>
          <w:szCs w:val="18"/>
        </w:rPr>
        <w:t>next</w:t>
      </w:r>
      <w:r w:rsidRPr="00406897">
        <w:rPr>
          <w:rFonts w:ascii="Arial" w:hAnsi="Arial" w:cs="Arial"/>
          <w:sz w:val="18"/>
          <w:szCs w:val="18"/>
        </w:rPr>
        <w:t xml:space="preserve"> to camera traps. </w:t>
      </w:r>
    </w:p>
    <w:tbl>
      <w:tblPr>
        <w:tblW w:w="10734" w:type="dxa"/>
        <w:tblLook w:val="04A0" w:firstRow="1" w:lastRow="0" w:firstColumn="1" w:lastColumn="0" w:noHBand="0" w:noVBand="1"/>
      </w:tblPr>
      <w:tblGrid>
        <w:gridCol w:w="1880"/>
        <w:gridCol w:w="2457"/>
        <w:gridCol w:w="1408"/>
        <w:gridCol w:w="1793"/>
        <w:gridCol w:w="1408"/>
        <w:gridCol w:w="1788"/>
      </w:tblGrid>
      <w:tr w:rsidR="00EB50EC" w:rsidRPr="00EB50EC" w14:paraId="554BC92A" w14:textId="77777777" w:rsidTr="00EB50EC">
        <w:trPr>
          <w:trHeight w:val="295"/>
        </w:trPr>
        <w:tc>
          <w:tcPr>
            <w:tcW w:w="1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FDECF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3691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32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3728B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021</w:t>
            </w:r>
          </w:p>
        </w:tc>
        <w:tc>
          <w:tcPr>
            <w:tcW w:w="31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E1A82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022</w:t>
            </w:r>
          </w:p>
        </w:tc>
      </w:tr>
      <w:tr w:rsidR="00EB50EC" w:rsidRPr="00EB50EC" w14:paraId="2115F469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1253A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DFB2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axa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92C9B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ollen beetle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138E8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Brassica pod midge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10D34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ollen beetle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2D2E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Brassica pod midge</w:t>
            </w:r>
          </w:p>
        </w:tc>
      </w:tr>
      <w:tr w:rsidR="00EB50EC" w:rsidRPr="00EB50EC" w14:paraId="35CCB336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E2A8C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rachnida</w:t>
            </w: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3327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cari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512B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7 (0.048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FBE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25 (0.059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CA03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A63A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93 (0.027)</w:t>
            </w:r>
          </w:p>
        </w:tc>
      </w:tr>
      <w:tr w:rsidR="00EB50EC" w:rsidRPr="00EB50EC" w14:paraId="11C23C40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4006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0247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piliones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3DA2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4B37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5463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8 (0.028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3034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93 (0.027)</w:t>
            </w:r>
          </w:p>
        </w:tc>
      </w:tr>
      <w:tr w:rsidR="00EB50EC" w:rsidRPr="00EB50EC" w14:paraId="36A980AE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E1B3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277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lubion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2885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5C96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C2CB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B459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68F4454F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A705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4D7B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ysder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3F84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84DC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C958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1F5E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603AEE68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3DB1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8E7B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Gnaphos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DE96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F649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3B93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57F8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1A1EF9B4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8EFB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1E4F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inyphiid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A10F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83 (0.246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93B1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.875 (0.874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C515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77 (0.088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8959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.573 (0.526)</w:t>
            </w:r>
          </w:p>
        </w:tc>
      </w:tr>
      <w:tr w:rsidR="00EB50EC" w:rsidRPr="00EB50EC" w14:paraId="30317D42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E24F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BEE0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ycosid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6FFB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17 (0.122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C2D4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 (0.30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0C51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3 (0.064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0EB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53 (0.41)</w:t>
            </w:r>
          </w:p>
        </w:tc>
      </w:tr>
      <w:tr w:rsidR="00EB50EC" w:rsidRPr="00EB50EC" w14:paraId="45917642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F287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02EC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iturg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E6D9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E2A3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6785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8A5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3163783A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28F3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D885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ltic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3B37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3 (0.023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9AC5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6194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4295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3B8C7A5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81FB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47BE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tragnath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1318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5796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0610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8 (0.016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825B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93 (0.024)</w:t>
            </w:r>
          </w:p>
        </w:tc>
      </w:tr>
      <w:tr w:rsidR="00EB50EC" w:rsidRPr="00EB50EC" w14:paraId="5D5BCBF8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EE5D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3B7A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heridiid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9600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3 (0.033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4D42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B316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2614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09)</w:t>
            </w:r>
          </w:p>
        </w:tc>
      </w:tr>
      <w:tr w:rsidR="00EB50EC" w:rsidRPr="00EB50EC" w14:paraId="52A00C11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CD2B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DA13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homis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E547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ADD0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1FC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F56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09)</w:t>
            </w:r>
          </w:p>
        </w:tc>
      </w:tr>
      <w:tr w:rsidR="00EB50EC" w:rsidRPr="00EB50EC" w14:paraId="6942BCC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FBC310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7235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otal Arachnida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2A07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117 (0.305)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3888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.625 (1.002)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9172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9 (0.116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2B6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.84 (0.68)</w:t>
            </w:r>
          </w:p>
        </w:tc>
      </w:tr>
      <w:tr w:rsidR="00EB50EC" w:rsidRPr="00EB50EC" w14:paraId="4595D16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1C8A8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Carabidae</w:t>
            </w: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BBA1D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bax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arallelepipid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F9F4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E889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9DC6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7FD1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0F8FA962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FE33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BA929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Amara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58C5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 (0.39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EEF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438 (0.199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CB81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94 (0.064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461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93 (0.129)</w:t>
            </w:r>
          </w:p>
        </w:tc>
      </w:tr>
      <w:tr w:rsidR="00EB50EC" w:rsidRPr="00EB50EC" w14:paraId="5352747D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1D8B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39C3A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nchome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dorsalis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D3C4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83 (0.101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F510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12 (0.075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376F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28 (0.041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6E4C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33 (0.034)</w:t>
            </w:r>
          </w:p>
        </w:tc>
      </w:tr>
      <w:tr w:rsidR="00EB50EC" w:rsidRPr="00EB50EC" w14:paraId="209B5CDF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BB7F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DC01E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saphidion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037F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866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0FEA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703D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49408138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6A3F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D031C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Bembidion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lampro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D34D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133F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42B8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5CF5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73AD1274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A0CC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9C49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Bembidion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72CC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D54A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5C21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6 (0.02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3DF5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29678655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9EF5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FB88A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arab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violaceus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7817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E8B7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9613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481E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09)</w:t>
            </w:r>
          </w:p>
        </w:tc>
      </w:tr>
      <w:tr w:rsidR="00EB50EC" w:rsidRPr="00EB50EC" w14:paraId="1AF50C2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92C7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AC26B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Demetria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154C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DD18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ADD5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B05A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6DE13006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0BD6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F65A5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Harpa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ffini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587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E7C5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3FF2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6 (0.02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038D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87 (0.025)</w:t>
            </w:r>
          </w:p>
        </w:tc>
      </w:tr>
      <w:tr w:rsidR="00EB50EC" w:rsidRPr="00EB50EC" w14:paraId="50D180F9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C3E8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8A879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Harpa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rufipe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4108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67 (0.032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24C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5 (0.018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F757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8 (0.013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9F10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3 (0.023)</w:t>
            </w:r>
          </w:p>
        </w:tc>
      </w:tr>
      <w:tr w:rsidR="00EB50EC" w:rsidRPr="00EB50EC" w14:paraId="27F543C6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DB6F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0C16E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Loricer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ilicorni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9461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1E15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181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C988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 (0.026)</w:t>
            </w:r>
          </w:p>
        </w:tc>
      </w:tr>
      <w:tr w:rsidR="00EB50EC" w:rsidRPr="00EB50EC" w14:paraId="4676EF92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5C1A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2B20E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ebri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brevicolli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982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5 (0.028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A0A0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042F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8 (0.016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5674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7 (0.013)</w:t>
            </w:r>
          </w:p>
        </w:tc>
      </w:tr>
      <w:tr w:rsidR="00EB50EC" w:rsidRPr="00EB50EC" w14:paraId="460CB40A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18E6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0E18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ebri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alina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7F4C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5FA6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12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48DF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6 (0.02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75EC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 (0.016)</w:t>
            </w:r>
          </w:p>
        </w:tc>
      </w:tr>
      <w:tr w:rsidR="00EB50EC" w:rsidRPr="00EB50EC" w14:paraId="475E7B5A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CE1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6BFEB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oeci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upre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D799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83 (0.061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F03F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5 (0.039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8716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8 (0.016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3F4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87 (0.028)</w:t>
            </w:r>
          </w:p>
        </w:tc>
      </w:tr>
      <w:tr w:rsidR="00EB50EC" w:rsidRPr="00EB50EC" w14:paraId="1BDD9A40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F045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62C8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terostic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madid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66C3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5 (0.028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15C1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62 (0.027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75C9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8 (0.013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7CC1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7 (0.017)</w:t>
            </w:r>
          </w:p>
        </w:tc>
      </w:tr>
      <w:tr w:rsidR="00EB50EC" w:rsidRPr="00EB50EC" w14:paraId="693D204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3418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574F8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terostic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melanari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505E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0C8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 (0.034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D902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07F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09)</w:t>
            </w:r>
          </w:p>
        </w:tc>
      </w:tr>
      <w:tr w:rsidR="00EB50EC" w:rsidRPr="00EB50EC" w14:paraId="0EB8F9B2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CC9B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45877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terostic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trenu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289E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2018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11C9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3900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1A50BDB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C80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8E6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yntom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obscuroguttat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8174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1B1D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F938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AFAB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020AF84A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B8FD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924F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rec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bookmarkStart w:id="1" w:name="_Hlk132977902"/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quadristriatus</w:t>
            </w:r>
            <w:bookmarkEnd w:id="1"/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B3C3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188C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8 (0.028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93E1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FE5A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1732504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3EB9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1453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nidentified larv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82AA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988A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38 (0.057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B96C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3 (0.028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427A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07 (0.033)</w:t>
            </w:r>
          </w:p>
        </w:tc>
      </w:tr>
      <w:tr w:rsidR="00EB50EC" w:rsidRPr="00EB50EC" w14:paraId="63C901D4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F152E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C479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otal Carabidae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29F4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.017 (0.493)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55CE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112 (0.245)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B2FB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61 (0.101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15E3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847 (0.162)</w:t>
            </w:r>
          </w:p>
        </w:tc>
      </w:tr>
      <w:tr w:rsidR="00EB50EC" w:rsidRPr="00EB50EC" w14:paraId="67A01C8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820A5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taphylinidae</w:t>
            </w: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32BC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leochar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C132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7127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B1BA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145D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 (0.016)</w:t>
            </w:r>
          </w:p>
        </w:tc>
      </w:tr>
      <w:tr w:rsidR="00EB50EC" w:rsidRPr="00EB50EC" w14:paraId="051F90C6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3F47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19C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proofErr w:type="spellStart"/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leocharin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4D43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7 (0.048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F063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5 (0.035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D846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7 (0.018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E48E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87 (0.072)</w:t>
            </w:r>
          </w:p>
        </w:tc>
      </w:tr>
      <w:tr w:rsidR="00EB50EC" w:rsidRPr="00EB50EC" w14:paraId="56960DB3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C10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67C11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noty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241D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4884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D0E5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8 (0.013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B234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3 (0.009)</w:t>
            </w:r>
          </w:p>
        </w:tc>
      </w:tr>
      <w:tr w:rsidR="00EB50EC" w:rsidRPr="00EB50EC" w14:paraId="2ED23AC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865D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8C75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yph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36E2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A8E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BCAF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54B9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76F33183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6748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0753F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Gyrohyp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EB97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D0FC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3E69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214C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7959E185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F630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6E7DF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Ilyobate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A382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9A18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5FAF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A213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74796C93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DACA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4FD3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Ocyp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iten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25D6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6040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183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F10E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6BAC12FD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735B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59B0E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Omalium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A4A9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D63C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9444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D04C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6A2EEA1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5A9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C1A76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Othi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unctulat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FD3A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826C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5850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2F5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3CE33CB1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8208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45AD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hilont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cognatus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CEF3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17 (0.076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23BB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8 (0.021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AC04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6 (0.02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FAFA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33 (0.015)</w:t>
            </w:r>
          </w:p>
        </w:tc>
      </w:tr>
      <w:tr w:rsidR="00EB50EC" w:rsidRPr="00EB50EC" w14:paraId="1DD31E58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C18A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AD46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hilonth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23DB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33 (0.15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6835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12 (0.098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8EBE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EF1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3 (0.021)</w:t>
            </w:r>
          </w:p>
        </w:tc>
      </w:tr>
      <w:tr w:rsidR="00EB50EC" w:rsidRPr="00EB50EC" w14:paraId="3F0F9E1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FCE2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03EF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latarae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brunnea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4F07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AF79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9A30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FA2A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53939636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16FE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F326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i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B34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 (0.294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707F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75 (0.159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A09D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6 (0.02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7646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47 (0.017)</w:t>
            </w:r>
          </w:p>
        </w:tc>
      </w:tr>
      <w:tr w:rsidR="00EB50EC" w:rsidRPr="00EB50EC" w14:paraId="65D1F30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68AC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7DDFA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ypor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hrysomelin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6AD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E2AE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071E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E752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70541043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5F9F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23936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ypor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dispar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C25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0F81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97F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22F0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2417074C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0D4F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821D1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ypor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hypnorum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606F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83 (0.099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6533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2B61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9 (0.034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FDBF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4B17B821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FC3A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1C93B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ypor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itidul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1995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36F1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9791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7724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  <w:tr w:rsidR="00EB50EC" w:rsidRPr="00EB50EC" w14:paraId="3CA3AA9A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F959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AA64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Tachyporus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91B1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1883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382A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8A80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0E4F9FA7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4B26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D1F2B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Xantholi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170F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17 (0.01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6897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58C9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9 (0.009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FC40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</w:tr>
      <w:tr w:rsidR="00EB50EC" w:rsidRPr="00EB50EC" w14:paraId="49A08F4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C871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814E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nidentified larv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7236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7 (0.054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5404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38 (0.057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0410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64 (0.027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C9EA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0.11)</w:t>
            </w:r>
          </w:p>
        </w:tc>
      </w:tr>
      <w:tr w:rsidR="00EB50EC" w:rsidRPr="00EB50EC" w14:paraId="50558611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61A6C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0637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otal Staphylinidae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E25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7 (0.442)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AEA3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 (0.205)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8CB1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03 (0.06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6CF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13 (0.08)</w:t>
            </w:r>
          </w:p>
        </w:tc>
      </w:tr>
      <w:tr w:rsidR="00EB50EC" w:rsidRPr="00EB50EC" w14:paraId="1E65EC3E" w14:textId="77777777" w:rsidTr="00EB50EC">
        <w:trPr>
          <w:trHeight w:val="480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050C72" w14:textId="7AED09AB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taph</w:t>
            </w:r>
            <w:r w:rsidR="0040689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y</w:t>
            </w: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linidae and Carabidae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B67A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tal larvae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3D6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7 (0.054)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524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75 (0.091)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B0CA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38 (0.038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11EC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67 (0.116)</w:t>
            </w:r>
          </w:p>
        </w:tc>
      </w:tr>
      <w:tr w:rsidR="00EB50EC" w:rsidRPr="00EB50EC" w14:paraId="57685CE5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4D26D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Other</w:t>
            </w: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97982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Lasi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iger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6F3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67 (0.047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2FFB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12 (0.04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86AF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28 (0.037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D718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53 (0.021)</w:t>
            </w:r>
          </w:p>
        </w:tc>
      </w:tr>
      <w:tr w:rsidR="00EB50EC" w:rsidRPr="00EB50EC" w14:paraId="4209DC1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0A0C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48EC4" w14:textId="7777777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Myrmic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sp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5CFF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83 (0.036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7291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75 (0.035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1323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FA13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2 (0.011)</w:t>
            </w:r>
          </w:p>
        </w:tc>
      </w:tr>
      <w:tr w:rsidR="00EB50EC" w:rsidRPr="00EB50EC" w14:paraId="3107B0C0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DD91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D322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otal Formicidae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AA96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5 (0.066)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107E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88 (0.051)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98AC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28 (0.037)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CD36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107 (0.029)</w:t>
            </w:r>
          </w:p>
        </w:tc>
      </w:tr>
      <w:tr w:rsidR="00EB50EC" w:rsidRPr="00EB50EC" w14:paraId="76F4906B" w14:textId="77777777" w:rsidTr="00EB50EC">
        <w:trPr>
          <w:trHeight w:val="295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14796A" w14:textId="77777777" w:rsidR="00EB50EC" w:rsidRPr="00D67828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0000"/>
                <w:sz w:val="18"/>
                <w:szCs w:val="18"/>
                <w:lang w:eastAsia="en-GB"/>
              </w:rPr>
            </w:pPr>
            <w:r w:rsidRPr="00D67828">
              <w:rPr>
                <w:rFonts w:ascii="Arial" w:eastAsia="Times New Roman" w:hAnsi="Arial" w:cs="Arial"/>
                <w:b/>
                <w:bCs/>
                <w:color w:val="FF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8BCF" w14:textId="154743D6" w:rsidR="00EB50EC" w:rsidRPr="008D4E73" w:rsidRDefault="0008103A" w:rsidP="00EB50EC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spellStart"/>
            <w:r w:rsidRPr="008D4E7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Forficulidae</w:t>
            </w:r>
            <w:proofErr w:type="spellEnd"/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A55C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458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A44C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 (0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C6B7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007 (0.007)</w:t>
            </w:r>
          </w:p>
        </w:tc>
      </w:tr>
    </w:tbl>
    <w:p w14:paraId="2D5949F9" w14:textId="1A970918" w:rsidR="00EB50EC" w:rsidRDefault="00EB50EC" w:rsidP="0068724A">
      <w:pPr>
        <w:jc w:val="both"/>
        <w:rPr>
          <w:rFonts w:ascii="Times New Roman" w:hAnsi="Times New Roman" w:cs="Times New Roman"/>
          <w:b/>
          <w:bCs/>
        </w:rPr>
      </w:pPr>
    </w:p>
    <w:p w14:paraId="2F449864" w14:textId="77777777" w:rsidR="00EB50EC" w:rsidRDefault="00EB50E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9DF679F" w14:textId="77777777" w:rsidR="00EB50EC" w:rsidRDefault="00EB50EC" w:rsidP="0068724A">
      <w:pPr>
        <w:jc w:val="both"/>
        <w:rPr>
          <w:rFonts w:ascii="Times New Roman" w:hAnsi="Times New Roman" w:cs="Times New Roman"/>
          <w:b/>
          <w:bCs/>
        </w:rPr>
      </w:pPr>
    </w:p>
    <w:p w14:paraId="62FAF8AC" w14:textId="0D1D6832" w:rsidR="00EB50EC" w:rsidRPr="00406897" w:rsidRDefault="00EB50EC" w:rsidP="0068724A">
      <w:pPr>
        <w:jc w:val="both"/>
        <w:rPr>
          <w:rFonts w:ascii="Arial" w:hAnsi="Arial" w:cs="Arial"/>
          <w:sz w:val="18"/>
          <w:szCs w:val="18"/>
        </w:rPr>
      </w:pPr>
      <w:r w:rsidRPr="00406897">
        <w:rPr>
          <w:rFonts w:ascii="Arial" w:hAnsi="Arial" w:cs="Arial"/>
          <w:sz w:val="18"/>
          <w:szCs w:val="18"/>
        </w:rPr>
        <w:t>Table S</w:t>
      </w:r>
      <w:r w:rsidR="00186C80">
        <w:rPr>
          <w:rFonts w:ascii="Arial" w:hAnsi="Arial" w:cs="Arial"/>
          <w:sz w:val="18"/>
          <w:szCs w:val="18"/>
        </w:rPr>
        <w:t>4</w:t>
      </w:r>
      <w:r w:rsidR="00252A48">
        <w:rPr>
          <w:rFonts w:ascii="Arial" w:hAnsi="Arial" w:cs="Arial"/>
          <w:sz w:val="18"/>
          <w:szCs w:val="18"/>
        </w:rPr>
        <w:t>. T</w:t>
      </w:r>
      <w:r w:rsidRPr="00406897">
        <w:rPr>
          <w:rFonts w:ascii="Arial" w:hAnsi="Arial" w:cs="Arial"/>
          <w:sz w:val="18"/>
          <w:szCs w:val="18"/>
        </w:rPr>
        <w:t>otal number of predation events / number of visit</w:t>
      </w:r>
      <w:r w:rsidR="006D5497">
        <w:rPr>
          <w:rFonts w:ascii="Arial" w:hAnsi="Arial" w:cs="Arial"/>
          <w:sz w:val="18"/>
          <w:szCs w:val="18"/>
        </w:rPr>
        <w:t>ation event</w:t>
      </w:r>
      <w:r w:rsidRPr="00406897">
        <w:rPr>
          <w:rFonts w:ascii="Arial" w:hAnsi="Arial" w:cs="Arial"/>
          <w:sz w:val="18"/>
          <w:szCs w:val="18"/>
        </w:rPr>
        <w:t xml:space="preserve"> (number of pictures) of different predator taxa observed feeding</w:t>
      </w:r>
      <w:r w:rsidR="006D5497">
        <w:rPr>
          <w:rFonts w:ascii="Arial" w:hAnsi="Arial" w:cs="Arial"/>
          <w:sz w:val="18"/>
          <w:szCs w:val="18"/>
        </w:rPr>
        <w:t xml:space="preserve"> / visiting</w:t>
      </w:r>
      <w:r w:rsidRPr="00406897">
        <w:rPr>
          <w:rFonts w:ascii="Arial" w:hAnsi="Arial" w:cs="Arial"/>
          <w:sz w:val="18"/>
          <w:szCs w:val="18"/>
        </w:rPr>
        <w:t xml:space="preserve"> on pollen beetle and brassica pod midge larvae in oilseed rape fields in 2021 and 2022.</w:t>
      </w:r>
      <w:r w:rsidR="00E2722C" w:rsidRPr="00406897">
        <w:rPr>
          <w:rFonts w:ascii="Arial" w:hAnsi="Arial" w:cs="Arial"/>
          <w:sz w:val="18"/>
          <w:szCs w:val="18"/>
        </w:rPr>
        <w:t xml:space="preserve"> </w:t>
      </w:r>
      <w:r w:rsidR="00BB0704">
        <w:rPr>
          <w:rFonts w:ascii="Arial" w:hAnsi="Arial" w:cs="Arial"/>
          <w:sz w:val="18"/>
          <w:szCs w:val="18"/>
        </w:rPr>
        <w:t>“</w:t>
      </w:r>
      <w:r w:rsidR="00E2722C" w:rsidRPr="00BB0704">
        <w:rPr>
          <w:rFonts w:ascii="Arial" w:hAnsi="Arial" w:cs="Arial"/>
          <w:sz w:val="18"/>
          <w:szCs w:val="18"/>
        </w:rPr>
        <w:t>Other</w:t>
      </w:r>
      <w:r w:rsidR="00BB0704" w:rsidRPr="00BB0704">
        <w:rPr>
          <w:rFonts w:ascii="Arial" w:hAnsi="Arial" w:cs="Arial"/>
          <w:sz w:val="18"/>
          <w:szCs w:val="18"/>
        </w:rPr>
        <w:t>”</w:t>
      </w:r>
      <w:r w:rsidR="00E2722C" w:rsidRPr="00BB0704">
        <w:rPr>
          <w:rFonts w:ascii="Arial" w:hAnsi="Arial" w:cs="Arial"/>
          <w:sz w:val="18"/>
          <w:szCs w:val="18"/>
        </w:rPr>
        <w:t xml:space="preserve"> include </w:t>
      </w:r>
      <w:proofErr w:type="spellStart"/>
      <w:r w:rsidR="00E2722C" w:rsidRPr="00BB0704">
        <w:rPr>
          <w:rFonts w:ascii="Arial" w:hAnsi="Arial" w:cs="Arial"/>
          <w:i/>
          <w:iCs/>
          <w:sz w:val="18"/>
          <w:szCs w:val="18"/>
        </w:rPr>
        <w:t>Coccinella</w:t>
      </w:r>
      <w:proofErr w:type="spellEnd"/>
      <w:r w:rsidR="00E2722C" w:rsidRPr="00BB0704">
        <w:rPr>
          <w:rFonts w:ascii="Arial" w:hAnsi="Arial" w:cs="Arial"/>
          <w:i/>
          <w:iCs/>
          <w:sz w:val="18"/>
          <w:szCs w:val="18"/>
        </w:rPr>
        <w:t xml:space="preserve"> </w:t>
      </w:r>
      <w:proofErr w:type="spellStart"/>
      <w:r w:rsidR="00E2722C" w:rsidRPr="00BB0704">
        <w:rPr>
          <w:rFonts w:ascii="Arial" w:hAnsi="Arial" w:cs="Arial"/>
          <w:i/>
          <w:iCs/>
          <w:sz w:val="18"/>
          <w:szCs w:val="18"/>
        </w:rPr>
        <w:t>septempunctata</w:t>
      </w:r>
      <w:proofErr w:type="spellEnd"/>
      <w:r w:rsidR="00E2722C" w:rsidRPr="00BB0704">
        <w:rPr>
          <w:rFonts w:ascii="Arial" w:hAnsi="Arial" w:cs="Arial"/>
          <w:sz w:val="18"/>
          <w:szCs w:val="18"/>
        </w:rPr>
        <w:t xml:space="preserve"> and </w:t>
      </w:r>
      <w:r w:rsidR="002718D8">
        <w:rPr>
          <w:rFonts w:ascii="Arial" w:hAnsi="Arial" w:cs="Arial"/>
          <w:sz w:val="18"/>
          <w:szCs w:val="18"/>
        </w:rPr>
        <w:t>unidentified taxa</w:t>
      </w:r>
      <w:r w:rsidR="00E2722C" w:rsidRPr="00BB0704">
        <w:rPr>
          <w:rFonts w:ascii="Arial" w:hAnsi="Arial" w:cs="Arial"/>
          <w:sz w:val="18"/>
          <w:szCs w:val="18"/>
        </w:rPr>
        <w:t>.</w:t>
      </w:r>
    </w:p>
    <w:tbl>
      <w:tblPr>
        <w:tblW w:w="10585" w:type="dxa"/>
        <w:tblInd w:w="-289" w:type="dxa"/>
        <w:tblLook w:val="04A0" w:firstRow="1" w:lastRow="0" w:firstColumn="1" w:lastColumn="0" w:noHBand="0" w:noVBand="1"/>
      </w:tblPr>
      <w:tblGrid>
        <w:gridCol w:w="1925"/>
        <w:gridCol w:w="2148"/>
        <w:gridCol w:w="1437"/>
        <w:gridCol w:w="1767"/>
        <w:gridCol w:w="1538"/>
        <w:gridCol w:w="1770"/>
      </w:tblGrid>
      <w:tr w:rsidR="00EB50EC" w:rsidRPr="00EB50EC" w14:paraId="237B35F2" w14:textId="77777777" w:rsidTr="002F36EC">
        <w:trPr>
          <w:trHeight w:val="295"/>
        </w:trPr>
        <w:tc>
          <w:tcPr>
            <w:tcW w:w="19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3A91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1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BA19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32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1FE09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021</w:t>
            </w:r>
          </w:p>
        </w:tc>
        <w:tc>
          <w:tcPr>
            <w:tcW w:w="330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B6840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022</w:t>
            </w:r>
          </w:p>
        </w:tc>
      </w:tr>
      <w:tr w:rsidR="00EB50EC" w:rsidRPr="00EB50EC" w14:paraId="33979699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D13E7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1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5FB8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axa</w:t>
            </w:r>
          </w:p>
        </w:tc>
        <w:tc>
          <w:tcPr>
            <w:tcW w:w="14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9F2888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ollen beetle</w:t>
            </w:r>
          </w:p>
        </w:tc>
        <w:tc>
          <w:tcPr>
            <w:tcW w:w="17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2D5FA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Brassica pod midge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37B939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ollen beetle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9C502" w14:textId="77777777" w:rsidR="00EB50EC" w:rsidRPr="00EB50EC" w:rsidRDefault="00EB50EC" w:rsidP="00EB50E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Brassica pod midge</w:t>
            </w:r>
          </w:p>
        </w:tc>
      </w:tr>
      <w:tr w:rsidR="00EB50EC" w:rsidRPr="00EB50EC" w14:paraId="6596C522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9404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chnid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2BAD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cari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640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/7 (18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A58B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/160 (1304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636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3 (47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4817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/68 (297)</w:t>
            </w:r>
          </w:p>
        </w:tc>
      </w:tr>
      <w:tr w:rsidR="00EB50EC" w:rsidRPr="00EB50EC" w14:paraId="6705D20A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979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49D4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inyphiidae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33D9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2 (25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F4AB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21 (126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1F51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73 (88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37BE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/271 (678)</w:t>
            </w:r>
          </w:p>
        </w:tc>
      </w:tr>
      <w:tr w:rsidR="00EB50EC" w:rsidRPr="00EB50EC" w14:paraId="23E4FFF1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7CA8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0C73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ycosidae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BCE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5 (6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42EC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3 (3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2827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4 (4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2610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4 (4)</w:t>
            </w:r>
          </w:p>
        </w:tc>
      </w:tr>
      <w:tr w:rsidR="00EB50EC" w:rsidRPr="00EB50EC" w14:paraId="653C382D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890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3DE01" w14:textId="07FEBF12" w:rsidR="00EB50EC" w:rsidRPr="00EB50EC" w:rsidRDefault="00406897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piliones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8A2C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8B08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868B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/15 (191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6B14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33 (152)</w:t>
            </w:r>
          </w:p>
        </w:tc>
      </w:tr>
      <w:tr w:rsidR="00EB50EC" w:rsidRPr="00EB50EC" w14:paraId="04FA186E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3FD8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1DC18" w14:textId="50EB3560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chnida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331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3 (3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630A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4759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3 (16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F16C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73 (235)</w:t>
            </w:r>
          </w:p>
        </w:tc>
      </w:tr>
      <w:tr w:rsidR="00EB50EC" w:rsidRPr="00EB50EC" w14:paraId="6B0DEF00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EDA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arabidae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51AA0" w14:textId="40941568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mara sp</w:t>
            </w:r>
            <w:r w:rsidR="00BB070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48B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/23 (27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2419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8 (25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C24C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3 (22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B28E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/34 (60)</w:t>
            </w:r>
          </w:p>
        </w:tc>
      </w:tr>
      <w:tr w:rsidR="00EB50EC" w:rsidRPr="00EB50EC" w14:paraId="16D818B3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6CA3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85329" w14:textId="1163F674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nchome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dorsalis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B01B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/12 (5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CCD2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3 (3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8041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11 (35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126B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42 (66)</w:t>
            </w:r>
          </w:p>
        </w:tc>
      </w:tr>
      <w:tr w:rsidR="00EB50EC" w:rsidRPr="00EB50EC" w14:paraId="49A271EB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83E0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16D50" w14:textId="52D919A2" w:rsidR="00EB50EC" w:rsidRPr="008D4E73" w:rsidRDefault="008D4E73" w:rsidP="00EB50EC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r w:rsidRPr="008D4E7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Small carabids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61D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/27 (233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45AE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5 (7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030C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/42 (275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CFCF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/160 (540)</w:t>
            </w:r>
          </w:p>
        </w:tc>
      </w:tr>
      <w:tr w:rsidR="00EB50EC" w:rsidRPr="00EB50EC" w14:paraId="5569D475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0F7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288C5" w14:textId="6D04C6A4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Brachin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repitans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5A6E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02A9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E60F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1 (14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B68A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</w:tr>
      <w:tr w:rsidR="00EB50EC" w:rsidRPr="00EB50EC" w14:paraId="0C7B41D8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882F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1E3D" w14:textId="63E70EF5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Demetria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atricapillus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E23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3A8C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EA37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32AB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</w:tr>
      <w:tr w:rsidR="00EB50EC" w:rsidRPr="00EB50EC" w14:paraId="024DE6D6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9C35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72868" w14:textId="5DCFCB6B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Harpa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sp</w:t>
            </w:r>
            <w:r w:rsidR="00BB070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6154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/7 (82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BAD4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3 (3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4084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/24 (14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EC3E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0 (47)</w:t>
            </w:r>
          </w:p>
        </w:tc>
      </w:tr>
      <w:tr w:rsidR="00EB50EC" w:rsidRPr="00EB50EC" w14:paraId="1522D5AA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D58FE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BB310" w14:textId="07BBAB4E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ebria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sp</w:t>
            </w:r>
            <w:r w:rsidR="00BB070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12C6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1FA1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168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/15 (101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D495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5 (37)</w:t>
            </w:r>
          </w:p>
        </w:tc>
      </w:tr>
      <w:tr w:rsidR="00EB50EC" w:rsidRPr="00EB50EC" w14:paraId="26605723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B8C6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76892" w14:textId="45A7843C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Notiophi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sp</w:t>
            </w:r>
            <w:r w:rsidR="00BB070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398C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81DA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 (2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6349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D0D34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</w:tr>
      <w:tr w:rsidR="00EB50EC" w:rsidRPr="00EB50EC" w14:paraId="3FE12196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BABFC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1CD52" w14:textId="4D1D0035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oecil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cupreus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9669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2 (3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D08E6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B0F5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911EB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</w:tr>
      <w:tr w:rsidR="00EB50EC" w:rsidRPr="00EB50EC" w14:paraId="478232F9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260B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4410A" w14:textId="4688D4C7" w:rsidR="00EB50EC" w:rsidRPr="00406897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Pterostichus</w:t>
            </w:r>
            <w:proofErr w:type="spellEnd"/>
            <w:r w:rsidRPr="00406897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 xml:space="preserve"> sp</w:t>
            </w:r>
            <w:r w:rsidR="00BB070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FF53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 (2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E73D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E5ECF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82077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9 (10)</w:t>
            </w:r>
          </w:p>
        </w:tc>
      </w:tr>
      <w:tr w:rsidR="00EB50EC" w:rsidRPr="00EB50EC" w14:paraId="685D39EB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A47B5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DCF01" w14:textId="5E66A4D6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nidentified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arabidae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5AE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4 (5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B9F1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33EA1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650F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</w:tr>
      <w:tr w:rsidR="00EB50EC" w:rsidRPr="00EB50EC" w14:paraId="0C91594E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3E7ED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taphylinidae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55D17" w14:textId="0A57AE1D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taphylinidae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p</w:t>
            </w:r>
            <w:r w:rsidR="00BB070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.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12E12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/38 (251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145FA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/47 (124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64EB3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/112 (317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622C8" w14:textId="77777777" w:rsidR="00EB50EC" w:rsidRPr="00EB50EC" w:rsidRDefault="00EB50EC" w:rsidP="00EB50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/88 (487)</w:t>
            </w:r>
          </w:p>
        </w:tc>
      </w:tr>
      <w:tr w:rsidR="002F36EC" w:rsidRPr="00EB50EC" w14:paraId="16C6CC00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C88C" w14:textId="301F68C5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Unidentified </w:t>
            </w: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arva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e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E97A14" w14:textId="401F926C" w:rsidR="002F36EC" w:rsidRPr="00EB50EC" w:rsidRDefault="002F36EC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153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/138 (1219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223F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/144 (2355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28C00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3/490 (6187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1AFEB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8/2447 (31067)</w:t>
            </w:r>
          </w:p>
        </w:tc>
      </w:tr>
      <w:tr w:rsidR="002F36EC" w:rsidRPr="00EB50EC" w14:paraId="6D957E4F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D8C4" w14:textId="40030B62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Forficulidae</w:t>
            </w:r>
            <w:proofErr w:type="spellEnd"/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64BCF5" w14:textId="164114CD" w:rsidR="002F36EC" w:rsidRPr="00EB50EC" w:rsidRDefault="002F36EC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D01C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7221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C190E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4 (22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A0958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/26 (46)</w:t>
            </w:r>
          </w:p>
        </w:tc>
      </w:tr>
      <w:tr w:rsidR="002F36EC" w:rsidRPr="00EB50EC" w14:paraId="214EC9C6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B9AF5" w14:textId="4FD882D2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Formicidae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145F08" w14:textId="59C7AE99" w:rsidR="002F36EC" w:rsidRPr="00EB50EC" w:rsidRDefault="002F36EC" w:rsidP="002F36E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E67F5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/30 (134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708BB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31 (150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6C8E5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9/335 (5991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5E6A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57 (135)</w:t>
            </w:r>
          </w:p>
        </w:tc>
      </w:tr>
      <w:tr w:rsidR="002F36EC" w:rsidRPr="00EB50EC" w14:paraId="7D0E1868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6561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ther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119C6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iptera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8B1C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/49 (85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38445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/100 (496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60F66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07 (223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9AF12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40 (413)</w:t>
            </w:r>
          </w:p>
        </w:tc>
      </w:tr>
      <w:tr w:rsidR="002F36EC" w:rsidRPr="00EB50EC" w14:paraId="34FC206C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B49F1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05547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Diplopod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45D83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 (1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42077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 (2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E3FB6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49 (157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F1B9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302 (333)</w:t>
            </w:r>
          </w:p>
        </w:tc>
      </w:tr>
      <w:tr w:rsidR="002F36EC" w:rsidRPr="00EB50EC" w14:paraId="69D0E301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49D62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6A3BF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Isopod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CCD9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 (2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38158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8 (9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BEA5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2 (3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FAA30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10 (901)</w:t>
            </w:r>
          </w:p>
        </w:tc>
      </w:tr>
      <w:tr w:rsidR="002F36EC" w:rsidRPr="00EB50EC" w14:paraId="01ABD0EF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88F7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18E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Other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890C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/26 (143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76FAB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28 (54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3EE9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/84 (188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570F9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152 (545)</w:t>
            </w:r>
          </w:p>
        </w:tc>
      </w:tr>
      <w:tr w:rsidR="002F36EC" w:rsidRPr="00EB50EC" w14:paraId="255C0C9F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B1773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Vertebrate</w:t>
            </w: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F5A38" w14:textId="6F2DD35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odentia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CCBF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/9 (9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F69EA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8 (8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F2E7F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78026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</w:tr>
      <w:tr w:rsidR="002F36EC" w:rsidRPr="00EB50EC" w14:paraId="6160D4F1" w14:textId="77777777" w:rsidTr="002F36EC">
        <w:trPr>
          <w:trHeight w:val="295"/>
        </w:trPr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CE8EE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1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0E301" w14:textId="0346F8D0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17075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42334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3 (3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74E8C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/0 (0)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CFD5D" w14:textId="77777777" w:rsidR="002F36EC" w:rsidRPr="00EB50EC" w:rsidRDefault="002F36EC" w:rsidP="002F36E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B50E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/23 (26)</w:t>
            </w:r>
          </w:p>
        </w:tc>
      </w:tr>
    </w:tbl>
    <w:p w14:paraId="05B73B21" w14:textId="77777777" w:rsidR="00EB50EC" w:rsidRDefault="00EB50EC" w:rsidP="0068724A">
      <w:pPr>
        <w:jc w:val="both"/>
        <w:rPr>
          <w:rFonts w:ascii="Times New Roman" w:hAnsi="Times New Roman" w:cs="Times New Roman"/>
          <w:b/>
          <w:bCs/>
        </w:rPr>
      </w:pPr>
    </w:p>
    <w:p w14:paraId="1957FA03" w14:textId="687FE7D9" w:rsidR="00051B1F" w:rsidRDefault="00051B1F">
      <w:pPr>
        <w:rPr>
          <w:rFonts w:ascii="Times New Roman" w:hAnsi="Times New Roman" w:cs="Times New Roman"/>
          <w:b/>
          <w:bCs/>
        </w:rPr>
      </w:pPr>
    </w:p>
    <w:p w14:paraId="0DEE6373" w14:textId="49A8D001" w:rsidR="00CA0AEF" w:rsidRDefault="00CA0AEF">
      <w:pPr>
        <w:rPr>
          <w:rFonts w:ascii="Times New Roman" w:hAnsi="Times New Roman" w:cs="Times New Roman"/>
          <w:b/>
          <w:bCs/>
        </w:rPr>
      </w:pPr>
    </w:p>
    <w:p w14:paraId="73F1F43C" w14:textId="77777777" w:rsidR="00731C96" w:rsidRDefault="00731C96">
      <w:pPr>
        <w:rPr>
          <w:rFonts w:ascii="Times New Roman" w:hAnsi="Times New Roman" w:cs="Times New Roman"/>
          <w:b/>
          <w:bCs/>
        </w:rPr>
      </w:pPr>
    </w:p>
    <w:sectPr w:rsidR="00731C9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A85B370" w16cex:dateUtc="2024-09-06T15:59:00Z"/>
  <w16cex:commentExtensible w16cex:durableId="2A85B37E" w16cex:dateUtc="2024-09-06T15:59:00Z"/>
  <w16cex:commentExtensible w16cex:durableId="2A85B3CA" w16cex:dateUtc="2024-09-06T16:00:00Z"/>
  <w16cex:commentExtensible w16cex:durableId="2A85B40E" w16cex:dateUtc="2024-09-06T16:02:00Z"/>
  <w16cex:commentExtensible w16cex:durableId="2A85B4EE" w16cex:dateUtc="2024-09-06T16:05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64813F1"/>
    <w:multiLevelType w:val="hybridMultilevel"/>
    <w:tmpl w:val="21168938"/>
    <w:lvl w:ilvl="0" w:tplc="2AEAC43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687F"/>
    <w:rsid w:val="00032B5E"/>
    <w:rsid w:val="00051B1F"/>
    <w:rsid w:val="0008103A"/>
    <w:rsid w:val="00091969"/>
    <w:rsid w:val="000A3C90"/>
    <w:rsid w:val="000E10C9"/>
    <w:rsid w:val="000E34B5"/>
    <w:rsid w:val="00183FAC"/>
    <w:rsid w:val="00186C80"/>
    <w:rsid w:val="002514A6"/>
    <w:rsid w:val="00252A48"/>
    <w:rsid w:val="00253F35"/>
    <w:rsid w:val="002718D8"/>
    <w:rsid w:val="00296700"/>
    <w:rsid w:val="002968CD"/>
    <w:rsid w:val="002A1F85"/>
    <w:rsid w:val="002F31F4"/>
    <w:rsid w:val="002F36EC"/>
    <w:rsid w:val="00305DD3"/>
    <w:rsid w:val="003154EA"/>
    <w:rsid w:val="003D39EF"/>
    <w:rsid w:val="003D522D"/>
    <w:rsid w:val="00406897"/>
    <w:rsid w:val="00413ED4"/>
    <w:rsid w:val="00423941"/>
    <w:rsid w:val="004248A8"/>
    <w:rsid w:val="00424CCF"/>
    <w:rsid w:val="00464983"/>
    <w:rsid w:val="004C7984"/>
    <w:rsid w:val="00542F08"/>
    <w:rsid w:val="00564949"/>
    <w:rsid w:val="005B0270"/>
    <w:rsid w:val="005C3134"/>
    <w:rsid w:val="00600A83"/>
    <w:rsid w:val="0064766C"/>
    <w:rsid w:val="0068724A"/>
    <w:rsid w:val="006A606B"/>
    <w:rsid w:val="006C2FD1"/>
    <w:rsid w:val="006C6DD3"/>
    <w:rsid w:val="006D5497"/>
    <w:rsid w:val="006E3EEE"/>
    <w:rsid w:val="006E3FB7"/>
    <w:rsid w:val="00727814"/>
    <w:rsid w:val="00731C96"/>
    <w:rsid w:val="007337E2"/>
    <w:rsid w:val="00783CE6"/>
    <w:rsid w:val="00790268"/>
    <w:rsid w:val="00792AA5"/>
    <w:rsid w:val="00794463"/>
    <w:rsid w:val="00797D88"/>
    <w:rsid w:val="00807BE9"/>
    <w:rsid w:val="00826B50"/>
    <w:rsid w:val="00831840"/>
    <w:rsid w:val="00835726"/>
    <w:rsid w:val="008709A5"/>
    <w:rsid w:val="00872104"/>
    <w:rsid w:val="00872FFF"/>
    <w:rsid w:val="008C5F99"/>
    <w:rsid w:val="008D4E73"/>
    <w:rsid w:val="009055A2"/>
    <w:rsid w:val="00927264"/>
    <w:rsid w:val="00931153"/>
    <w:rsid w:val="00936EAB"/>
    <w:rsid w:val="00983F9F"/>
    <w:rsid w:val="00995260"/>
    <w:rsid w:val="009E5ECE"/>
    <w:rsid w:val="009E687F"/>
    <w:rsid w:val="00A15F68"/>
    <w:rsid w:val="00A73809"/>
    <w:rsid w:val="00A7550D"/>
    <w:rsid w:val="00A874CF"/>
    <w:rsid w:val="00B04FEA"/>
    <w:rsid w:val="00B606DC"/>
    <w:rsid w:val="00B8736C"/>
    <w:rsid w:val="00B9569F"/>
    <w:rsid w:val="00BB0704"/>
    <w:rsid w:val="00BE08B6"/>
    <w:rsid w:val="00BF073B"/>
    <w:rsid w:val="00C575C0"/>
    <w:rsid w:val="00C601C5"/>
    <w:rsid w:val="00C72889"/>
    <w:rsid w:val="00C90AF2"/>
    <w:rsid w:val="00C95A13"/>
    <w:rsid w:val="00CA0AEF"/>
    <w:rsid w:val="00CB47A3"/>
    <w:rsid w:val="00CB7977"/>
    <w:rsid w:val="00CC2BDE"/>
    <w:rsid w:val="00CF56ED"/>
    <w:rsid w:val="00D02E27"/>
    <w:rsid w:val="00D66434"/>
    <w:rsid w:val="00D67828"/>
    <w:rsid w:val="00DD3E30"/>
    <w:rsid w:val="00DE0EE8"/>
    <w:rsid w:val="00E2722C"/>
    <w:rsid w:val="00E32F06"/>
    <w:rsid w:val="00E91BB3"/>
    <w:rsid w:val="00E9667E"/>
    <w:rsid w:val="00EB50EC"/>
    <w:rsid w:val="00EF3625"/>
    <w:rsid w:val="00F628BB"/>
    <w:rsid w:val="00F73312"/>
    <w:rsid w:val="00FA54C2"/>
    <w:rsid w:val="00FF7E89"/>
    <w:rsid w:val="02557950"/>
    <w:rsid w:val="027064DD"/>
    <w:rsid w:val="034EF42D"/>
    <w:rsid w:val="1250F7BB"/>
    <w:rsid w:val="173010E9"/>
    <w:rsid w:val="199846D8"/>
    <w:rsid w:val="22F9EAF1"/>
    <w:rsid w:val="26A31B5A"/>
    <w:rsid w:val="2775E937"/>
    <w:rsid w:val="28A08C1C"/>
    <w:rsid w:val="3180A319"/>
    <w:rsid w:val="384FA11D"/>
    <w:rsid w:val="3915A691"/>
    <w:rsid w:val="55327D94"/>
    <w:rsid w:val="59216669"/>
    <w:rsid w:val="5FB294B5"/>
    <w:rsid w:val="63055313"/>
    <w:rsid w:val="638EA979"/>
    <w:rsid w:val="67D8C436"/>
    <w:rsid w:val="6FAEB93D"/>
    <w:rsid w:val="735654DC"/>
    <w:rsid w:val="7938B91E"/>
    <w:rsid w:val="7AADC732"/>
    <w:rsid w:val="7D9CF3B9"/>
    <w:rsid w:val="7FB3A2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5A9412"/>
  <w15:chartTrackingRefBased/>
  <w15:docId w15:val="{E3F06419-9C41-4994-8D95-E6EE34AFF5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2968C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2968C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2968C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968C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968CD"/>
    <w:rPr>
      <w:b/>
      <w:bCs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EB50EC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EB50EC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EB50EC"/>
    <w:rPr>
      <w:color w:val="605E5C"/>
      <w:shd w:val="clear" w:color="auto" w:fill="E1DFDD"/>
    </w:rPr>
  </w:style>
  <w:style w:type="paragraph" w:styleId="Rvision">
    <w:name w:val="Revision"/>
    <w:hidden/>
    <w:uiPriority w:val="99"/>
    <w:semiHidden/>
    <w:rsid w:val="00C575C0"/>
    <w:pPr>
      <w:spacing w:after="0" w:line="240" w:lineRule="auto"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2F31F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F31F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81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8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2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66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43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47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62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12" Type="http://schemas.openxmlformats.org/officeDocument/2006/relationships/image" Target="media/image6.jpeg"/><Relationship Id="rId17" Type="http://schemas.openxmlformats.org/officeDocument/2006/relationships/image" Target="media/image11.emf"/><Relationship Id="rId25" Type="http://schemas.microsoft.com/office/2018/08/relationships/commentsExtensible" Target="commentsExtensible.xml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hyperlink" Target="mailto:gaetan.seimandi@outlook.fr" TargetMode="External"/><Relationship Id="rId11" Type="http://schemas.openxmlformats.org/officeDocument/2006/relationships/image" Target="media/image5.jpeg"/><Relationship Id="rId5" Type="http://schemas.openxmlformats.org/officeDocument/2006/relationships/webSettings" Target="webSetting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emf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FA245C-606C-4AD4-9037-077944EC7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9</Pages>
  <Words>2478</Words>
  <Characters>13629</Characters>
  <Application>Microsoft Office Word</Application>
  <DocSecurity>0</DocSecurity>
  <Lines>113</Lines>
  <Paragraphs>3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etan Seimandi-Corda</dc:creator>
  <cp:keywords/>
  <dc:description/>
  <cp:lastModifiedBy>Gaetan Seimandi</cp:lastModifiedBy>
  <cp:revision>4</cp:revision>
  <dcterms:created xsi:type="dcterms:W3CDTF">2024-09-09T06:43:00Z</dcterms:created>
  <dcterms:modified xsi:type="dcterms:W3CDTF">2024-09-16T1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5"&gt;&lt;session id="J8kRBQVE"/&gt;&lt;style id="http://www.zotero.org/styles/chicago-author-date" locale="en-GB" hasBibliography="1" bibliographyStyleHasBeenSet="0"/&gt;&lt;prefs&gt;&lt;pref name="fieldType" value="Field"/&gt;&lt;/prefs&gt;&lt;/</vt:lpwstr>
  </property>
  <property fmtid="{D5CDD505-2E9C-101B-9397-08002B2CF9AE}" pid="3" name="ZOTERO_PREF_2">
    <vt:lpwstr>data&gt;</vt:lpwstr>
  </property>
</Properties>
</file>